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A302A2" w:rsidRDefault="00640D57" w:rsidP="00522D4B">
      <w:pPr>
        <w:ind w:left="-1134"/>
        <w:jc w:val="center"/>
      </w:pPr>
    </w:p>
    <w:p w14:paraId="1FC6BC5A" w14:textId="13E397E6" w:rsidR="00640D57" w:rsidRPr="00A302A2" w:rsidRDefault="00640D57" w:rsidP="00522D4B">
      <w:pPr>
        <w:ind w:left="-1134"/>
        <w:jc w:val="center"/>
      </w:pPr>
    </w:p>
    <w:p w14:paraId="26349F04" w14:textId="0E13776B" w:rsidR="00522D4B" w:rsidRPr="00A302A2" w:rsidRDefault="00522D4B" w:rsidP="00522D4B">
      <w:pPr>
        <w:ind w:left="-1134"/>
        <w:jc w:val="center"/>
      </w:pPr>
    </w:p>
    <w:p w14:paraId="4BC51985" w14:textId="1F83D66F" w:rsidR="00522D4B" w:rsidRPr="00A302A2" w:rsidRDefault="00522D4B" w:rsidP="00522D4B">
      <w:pPr>
        <w:ind w:left="-1134"/>
        <w:jc w:val="center"/>
      </w:pPr>
    </w:p>
    <w:p w14:paraId="6370DE94" w14:textId="5F2268AE" w:rsidR="00640D57" w:rsidRPr="00A302A2" w:rsidRDefault="00640D57" w:rsidP="00522D4B">
      <w:pPr>
        <w:ind w:left="-1134"/>
        <w:jc w:val="center"/>
      </w:pPr>
    </w:p>
    <w:p w14:paraId="7C17B6BE" w14:textId="20A3E897" w:rsidR="00640D57" w:rsidRPr="00A302A2" w:rsidRDefault="00640D57" w:rsidP="00522D4B">
      <w:pPr>
        <w:ind w:left="-1134"/>
        <w:jc w:val="center"/>
      </w:pPr>
    </w:p>
    <w:p w14:paraId="34CA9534" w14:textId="3101DCDB" w:rsidR="00640D57" w:rsidRPr="00A302A2" w:rsidRDefault="00640D57" w:rsidP="00B7308E">
      <w:pPr>
        <w:pStyle w:val="Title"/>
      </w:pPr>
      <w:r w:rsidRPr="00A302A2">
        <w:rPr>
          <w:highlight w:val="yellow"/>
        </w:rPr>
        <w:t>English title</w:t>
      </w:r>
    </w:p>
    <w:p w14:paraId="5ACAC13C" w14:textId="46E091E4" w:rsidR="00640D57" w:rsidRPr="00A302A2" w:rsidRDefault="00640D57" w:rsidP="00B7308E">
      <w:pPr>
        <w:pStyle w:val="Subtitle"/>
      </w:pPr>
      <w:r w:rsidRPr="00A302A2">
        <w:rPr>
          <w:highlight w:val="yellow"/>
        </w:rPr>
        <w:t>English subtitle (if any)</w:t>
      </w:r>
    </w:p>
    <w:p w14:paraId="2F63F05E" w14:textId="29A67933" w:rsidR="00640D57" w:rsidRPr="00A302A2"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A302A2"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A302A2" w:rsidRDefault="00A14A74" w:rsidP="00B7308E">
      <w:pPr>
        <w:pStyle w:val="Subtitle"/>
      </w:pPr>
      <w:r w:rsidRPr="00A302A2">
        <w:t>Olof Ingelsten</w:t>
      </w:r>
    </w:p>
    <w:p w14:paraId="25DC5E76" w14:textId="58679748" w:rsidR="002F3AA4" w:rsidRPr="00A302A2" w:rsidRDefault="00A14A74" w:rsidP="00B7308E">
      <w:pPr>
        <w:pStyle w:val="Subtitle"/>
        <w:rPr>
          <w:sz w:val="24"/>
          <w:szCs w:val="24"/>
        </w:rPr>
      </w:pPr>
      <w:r w:rsidRPr="00A302A2">
        <w:rPr>
          <w:sz w:val="24"/>
          <w:szCs w:val="24"/>
        </w:rPr>
        <w:t>ingelstenolof@gmail.com</w:t>
      </w:r>
    </w:p>
    <w:p w14:paraId="649B7F39" w14:textId="59A9872E" w:rsidR="00640D57" w:rsidRPr="00A302A2" w:rsidRDefault="00640D57" w:rsidP="00640D57">
      <w:pPr>
        <w:ind w:left="-1134"/>
        <w:jc w:val="center"/>
      </w:pPr>
    </w:p>
    <w:p w14:paraId="3C6CA8D1" w14:textId="5A92387D" w:rsidR="00640D57" w:rsidRPr="00A302A2" w:rsidRDefault="00640D57" w:rsidP="00640D57">
      <w:pPr>
        <w:ind w:left="-1134"/>
        <w:jc w:val="center"/>
      </w:pPr>
    </w:p>
    <w:p w14:paraId="2F951E1D" w14:textId="63EE897D" w:rsidR="00316902" w:rsidRPr="00A302A2" w:rsidRDefault="00316902" w:rsidP="00640D57">
      <w:pPr>
        <w:ind w:left="-1134"/>
        <w:jc w:val="center"/>
      </w:pPr>
    </w:p>
    <w:p w14:paraId="06B0FD41" w14:textId="3C158941" w:rsidR="00316902" w:rsidRPr="00A302A2" w:rsidRDefault="00316902" w:rsidP="00640D57">
      <w:pPr>
        <w:ind w:left="-1134"/>
        <w:jc w:val="center"/>
      </w:pPr>
    </w:p>
    <w:p w14:paraId="4EF05B5D" w14:textId="0536B983" w:rsidR="00316902" w:rsidRPr="00A302A2" w:rsidRDefault="00316902" w:rsidP="00640D57">
      <w:pPr>
        <w:ind w:left="-1134"/>
        <w:jc w:val="center"/>
      </w:pPr>
    </w:p>
    <w:p w14:paraId="3FE44C13" w14:textId="5A6545C5" w:rsidR="00316902" w:rsidRPr="00A302A2" w:rsidRDefault="00316902" w:rsidP="00640D57">
      <w:pPr>
        <w:ind w:left="-1134"/>
        <w:jc w:val="center"/>
      </w:pPr>
    </w:p>
    <w:p w14:paraId="344749A6" w14:textId="0C90E1AD" w:rsidR="00316902" w:rsidRPr="00A302A2" w:rsidRDefault="00316902" w:rsidP="00640D57">
      <w:pPr>
        <w:ind w:left="-1134"/>
        <w:jc w:val="center"/>
      </w:pPr>
    </w:p>
    <w:p w14:paraId="292D9D57" w14:textId="3A098360" w:rsidR="00316902" w:rsidRPr="00A302A2" w:rsidRDefault="00316902" w:rsidP="00B7308E">
      <w:pPr>
        <w:jc w:val="left"/>
      </w:pPr>
    </w:p>
    <w:p w14:paraId="55F9EE2B" w14:textId="0A6C5119" w:rsidR="00316902" w:rsidRPr="00A302A2" w:rsidRDefault="00316902" w:rsidP="00640D57">
      <w:pPr>
        <w:ind w:left="-1134"/>
        <w:jc w:val="center"/>
      </w:pPr>
    </w:p>
    <w:p w14:paraId="7032C01C" w14:textId="0099AE70" w:rsidR="00316902" w:rsidRPr="00A302A2" w:rsidRDefault="00316902" w:rsidP="00640D57">
      <w:pPr>
        <w:ind w:left="-1134"/>
        <w:jc w:val="center"/>
      </w:pPr>
    </w:p>
    <w:p w14:paraId="6600DFDD" w14:textId="22C5A055" w:rsidR="00316902" w:rsidRPr="00A302A2" w:rsidRDefault="007A1BBB" w:rsidP="00640D57">
      <w:pPr>
        <w:ind w:left="-1134"/>
        <w:jc w:val="center"/>
      </w:pPr>
      <w:r w:rsidRPr="00A302A2">
        <w:rPr>
          <w:rFonts w:asciiTheme="minorHAnsi" w:hAnsiTheme="minorHAnsi"/>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A302A2" w:rsidRDefault="00316902" w:rsidP="00640D57">
      <w:pPr>
        <w:ind w:left="-1134"/>
        <w:jc w:val="center"/>
      </w:pPr>
    </w:p>
    <w:p w14:paraId="6F338F41" w14:textId="13E6A80A" w:rsidR="00316902" w:rsidRPr="00A302A2" w:rsidRDefault="00316902" w:rsidP="00640D57">
      <w:pPr>
        <w:ind w:left="-1134"/>
        <w:jc w:val="center"/>
      </w:pPr>
    </w:p>
    <w:p w14:paraId="280B9565" w14:textId="5E9E86A9" w:rsidR="00316902" w:rsidRPr="00A302A2" w:rsidRDefault="00316902" w:rsidP="00640D57">
      <w:pPr>
        <w:ind w:left="-1134"/>
        <w:jc w:val="center"/>
      </w:pPr>
    </w:p>
    <w:p w14:paraId="25E65680" w14:textId="6982C448" w:rsidR="00B7308E" w:rsidRPr="00A302A2" w:rsidRDefault="00B7308E">
      <w:pPr>
        <w:spacing w:after="200" w:line="276" w:lineRule="auto"/>
        <w:rPr>
          <w:rFonts w:asciiTheme="minorHAnsi" w:hAnsiTheme="minorHAnsi"/>
        </w:rPr>
      </w:pPr>
      <w:r w:rsidRPr="00A302A2">
        <w:rPr>
          <w:rFonts w:asciiTheme="minorHAnsi" w:hAnsiTheme="minorHAnsi"/>
        </w:rPr>
        <w:br w:type="page"/>
      </w:r>
    </w:p>
    <w:p w14:paraId="36A46161" w14:textId="6AE7E119" w:rsidR="00316902" w:rsidRPr="00A302A2" w:rsidRDefault="00B7308E" w:rsidP="00013067">
      <w:pPr>
        <w:pStyle w:val="Heading1"/>
        <w:rPr>
          <w:lang w:val="en-GB"/>
        </w:rPr>
      </w:pPr>
      <w:bookmarkStart w:id="0" w:name="_Toc132047530"/>
      <w:r w:rsidRPr="00A302A2">
        <w:rPr>
          <w:lang w:val="en-GB"/>
        </w:rPr>
        <w:lastRenderedPageBreak/>
        <w:t>Abstract</w:t>
      </w:r>
      <w:bookmarkEnd w:id="0"/>
    </w:p>
    <w:p w14:paraId="23258980" w14:textId="783CB4B2" w:rsidR="00D8734F" w:rsidRPr="00A302A2" w:rsidRDefault="00D8734F" w:rsidP="00D8734F">
      <w:pPr>
        <w:pStyle w:val="Heading1"/>
        <w:rPr>
          <w:lang w:val="en-GB"/>
        </w:rPr>
      </w:pPr>
      <w:bookmarkStart w:id="1" w:name="_Toc132047531"/>
      <w:r w:rsidRPr="00A302A2">
        <w:rPr>
          <w:lang w:val="en-GB"/>
        </w:rPr>
        <w:t>Acknowledgements</w:t>
      </w:r>
      <w:bookmarkEnd w:id="1"/>
    </w:p>
    <w:p w14:paraId="1DE17DFE" w14:textId="05F3F65F" w:rsidR="00D8734F" w:rsidRPr="00A302A2" w:rsidRDefault="00B7308E" w:rsidP="00D8734F">
      <w:pPr>
        <w:pStyle w:val="Heading1"/>
        <w:rPr>
          <w:lang w:val="en-GB"/>
        </w:rPr>
      </w:pPr>
      <w:bookmarkStart w:id="2" w:name="_Toc132047532"/>
      <w:r w:rsidRPr="00A302A2">
        <w:rPr>
          <w:lang w:val="en-GB"/>
        </w:rPr>
        <w:t>Table of Contents</w:t>
      </w:r>
      <w:bookmarkEnd w:id="2"/>
    </w:p>
    <w:sdt>
      <w:sdtPr>
        <w:rPr>
          <w:lang w:val="en-GB"/>
        </w:rPr>
        <w:id w:val="-2071338360"/>
        <w:docPartObj>
          <w:docPartGallery w:val="Table of Contents"/>
          <w:docPartUnique/>
        </w:docPartObj>
      </w:sdtPr>
      <w:sdtEndPr>
        <w:rPr>
          <w:rFonts w:ascii="Georgia" w:eastAsia="Calibri" w:hAnsi="Georgia" w:cs="Times New Roman"/>
          <w:color w:val="auto"/>
          <w:sz w:val="22"/>
          <w:szCs w:val="22"/>
          <w:lang w:eastAsia="sv-SE"/>
        </w:rPr>
      </w:sdtEndPr>
      <w:sdtContent>
        <w:p w14:paraId="351BADC1" w14:textId="3544BD09" w:rsidR="00D8734F" w:rsidRPr="00A302A2" w:rsidRDefault="00D8734F">
          <w:pPr>
            <w:pStyle w:val="TOCHeading"/>
            <w:rPr>
              <w:lang w:val="en-GB"/>
            </w:rPr>
          </w:pPr>
          <w:r w:rsidRPr="00A302A2">
            <w:rPr>
              <w:lang w:val="en-GB"/>
            </w:rPr>
            <w:t>Table of Contents</w:t>
          </w:r>
        </w:p>
        <w:p w14:paraId="6DF637B3" w14:textId="60ED7FB9" w:rsidR="00A302A2" w:rsidRDefault="00D8734F">
          <w:pPr>
            <w:pStyle w:val="TOC1"/>
            <w:tabs>
              <w:tab w:val="left" w:pos="440"/>
              <w:tab w:val="right" w:leader="dot" w:pos="7395"/>
            </w:tabs>
            <w:rPr>
              <w:rFonts w:eastAsiaTheme="minorEastAsia" w:cstheme="minorBidi"/>
              <w:b w:val="0"/>
              <w:bCs w:val="0"/>
              <w:i w:val="0"/>
              <w:iCs w:val="0"/>
              <w:noProof/>
              <w:lang w:val="en-SE" w:eastAsia="en-GB"/>
            </w:rPr>
          </w:pPr>
          <w:r w:rsidRPr="00A302A2">
            <w:rPr>
              <w:b w:val="0"/>
              <w:bCs w:val="0"/>
            </w:rPr>
            <w:fldChar w:fldCharType="begin"/>
          </w:r>
          <w:r w:rsidRPr="00A302A2">
            <w:instrText xml:space="preserve"> TOC \o "1-3" \h \z \u </w:instrText>
          </w:r>
          <w:r w:rsidRPr="00A302A2">
            <w:rPr>
              <w:b w:val="0"/>
              <w:bCs w:val="0"/>
            </w:rPr>
            <w:fldChar w:fldCharType="separate"/>
          </w:r>
          <w:hyperlink w:anchor="_Toc132047530" w:history="1">
            <w:r w:rsidR="00A302A2" w:rsidRPr="00FE3043">
              <w:rPr>
                <w:rStyle w:val="Hyperlink"/>
                <w:noProof/>
              </w:rPr>
              <w:t>1</w:t>
            </w:r>
            <w:r w:rsidR="00A302A2">
              <w:rPr>
                <w:rFonts w:eastAsiaTheme="minorEastAsia" w:cstheme="minorBidi"/>
                <w:b w:val="0"/>
                <w:bCs w:val="0"/>
                <w:i w:val="0"/>
                <w:iCs w:val="0"/>
                <w:noProof/>
                <w:lang w:val="en-SE" w:eastAsia="en-GB"/>
              </w:rPr>
              <w:tab/>
            </w:r>
            <w:r w:rsidR="00A302A2" w:rsidRPr="00FE3043">
              <w:rPr>
                <w:rStyle w:val="Hyperlink"/>
                <w:noProof/>
              </w:rPr>
              <w:t>Abstract</w:t>
            </w:r>
            <w:r w:rsidR="00A302A2">
              <w:rPr>
                <w:noProof/>
                <w:webHidden/>
              </w:rPr>
              <w:tab/>
            </w:r>
            <w:r w:rsidR="00A302A2">
              <w:rPr>
                <w:noProof/>
                <w:webHidden/>
              </w:rPr>
              <w:fldChar w:fldCharType="begin"/>
            </w:r>
            <w:r w:rsidR="00A302A2">
              <w:rPr>
                <w:noProof/>
                <w:webHidden/>
              </w:rPr>
              <w:instrText xml:space="preserve"> PAGEREF _Toc132047530 \h </w:instrText>
            </w:r>
            <w:r w:rsidR="00A302A2">
              <w:rPr>
                <w:noProof/>
                <w:webHidden/>
              </w:rPr>
            </w:r>
            <w:r w:rsidR="00A302A2">
              <w:rPr>
                <w:noProof/>
                <w:webHidden/>
              </w:rPr>
              <w:fldChar w:fldCharType="separate"/>
            </w:r>
            <w:r w:rsidR="00A302A2">
              <w:rPr>
                <w:noProof/>
                <w:webHidden/>
              </w:rPr>
              <w:t>2</w:t>
            </w:r>
            <w:r w:rsidR="00A302A2">
              <w:rPr>
                <w:noProof/>
                <w:webHidden/>
              </w:rPr>
              <w:fldChar w:fldCharType="end"/>
            </w:r>
          </w:hyperlink>
        </w:p>
        <w:p w14:paraId="19C3D281" w14:textId="0619B67C"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31" w:history="1">
            <w:r w:rsidRPr="00FE3043">
              <w:rPr>
                <w:rStyle w:val="Hyperlink"/>
                <w:noProof/>
              </w:rPr>
              <w:t>2</w:t>
            </w:r>
            <w:r>
              <w:rPr>
                <w:rFonts w:eastAsiaTheme="minorEastAsia" w:cstheme="minorBidi"/>
                <w:b w:val="0"/>
                <w:bCs w:val="0"/>
                <w:i w:val="0"/>
                <w:iCs w:val="0"/>
                <w:noProof/>
                <w:lang w:val="en-SE" w:eastAsia="en-GB"/>
              </w:rPr>
              <w:tab/>
            </w:r>
            <w:r w:rsidRPr="00FE3043">
              <w:rPr>
                <w:rStyle w:val="Hyperlink"/>
                <w:noProof/>
              </w:rPr>
              <w:t>Acknowledgements</w:t>
            </w:r>
            <w:r>
              <w:rPr>
                <w:noProof/>
                <w:webHidden/>
              </w:rPr>
              <w:tab/>
            </w:r>
            <w:r>
              <w:rPr>
                <w:noProof/>
                <w:webHidden/>
              </w:rPr>
              <w:fldChar w:fldCharType="begin"/>
            </w:r>
            <w:r>
              <w:rPr>
                <w:noProof/>
                <w:webHidden/>
              </w:rPr>
              <w:instrText xml:space="preserve"> PAGEREF _Toc132047531 \h </w:instrText>
            </w:r>
            <w:r>
              <w:rPr>
                <w:noProof/>
                <w:webHidden/>
              </w:rPr>
            </w:r>
            <w:r>
              <w:rPr>
                <w:noProof/>
                <w:webHidden/>
              </w:rPr>
              <w:fldChar w:fldCharType="separate"/>
            </w:r>
            <w:r>
              <w:rPr>
                <w:noProof/>
                <w:webHidden/>
              </w:rPr>
              <w:t>2</w:t>
            </w:r>
            <w:r>
              <w:rPr>
                <w:noProof/>
                <w:webHidden/>
              </w:rPr>
              <w:fldChar w:fldCharType="end"/>
            </w:r>
          </w:hyperlink>
        </w:p>
        <w:p w14:paraId="086F57BD" w14:textId="01B05BE4"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32" w:history="1">
            <w:r w:rsidRPr="00FE3043">
              <w:rPr>
                <w:rStyle w:val="Hyperlink"/>
                <w:noProof/>
              </w:rPr>
              <w:t>3</w:t>
            </w:r>
            <w:r>
              <w:rPr>
                <w:rFonts w:eastAsiaTheme="minorEastAsia" w:cstheme="minorBidi"/>
                <w:b w:val="0"/>
                <w:bCs w:val="0"/>
                <w:i w:val="0"/>
                <w:iCs w:val="0"/>
                <w:noProof/>
                <w:lang w:val="en-SE" w:eastAsia="en-GB"/>
              </w:rPr>
              <w:tab/>
            </w:r>
            <w:r w:rsidRPr="00FE3043">
              <w:rPr>
                <w:rStyle w:val="Hyperlink"/>
                <w:noProof/>
              </w:rPr>
              <w:t>Table of Contents</w:t>
            </w:r>
            <w:r>
              <w:rPr>
                <w:noProof/>
                <w:webHidden/>
              </w:rPr>
              <w:tab/>
            </w:r>
            <w:r>
              <w:rPr>
                <w:noProof/>
                <w:webHidden/>
              </w:rPr>
              <w:fldChar w:fldCharType="begin"/>
            </w:r>
            <w:r>
              <w:rPr>
                <w:noProof/>
                <w:webHidden/>
              </w:rPr>
              <w:instrText xml:space="preserve"> PAGEREF _Toc132047532 \h </w:instrText>
            </w:r>
            <w:r>
              <w:rPr>
                <w:noProof/>
                <w:webHidden/>
              </w:rPr>
            </w:r>
            <w:r>
              <w:rPr>
                <w:noProof/>
                <w:webHidden/>
              </w:rPr>
              <w:fldChar w:fldCharType="separate"/>
            </w:r>
            <w:r>
              <w:rPr>
                <w:noProof/>
                <w:webHidden/>
              </w:rPr>
              <w:t>2</w:t>
            </w:r>
            <w:r>
              <w:rPr>
                <w:noProof/>
                <w:webHidden/>
              </w:rPr>
              <w:fldChar w:fldCharType="end"/>
            </w:r>
          </w:hyperlink>
        </w:p>
        <w:p w14:paraId="32859BF8" w14:textId="0FC5B025"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33" w:history="1">
            <w:r w:rsidRPr="00FE3043">
              <w:rPr>
                <w:rStyle w:val="Hyperlink"/>
                <w:noProof/>
              </w:rPr>
              <w:t>4</w:t>
            </w:r>
            <w:r>
              <w:rPr>
                <w:rFonts w:eastAsiaTheme="minorEastAsia" w:cstheme="minorBidi"/>
                <w:b w:val="0"/>
                <w:bCs w:val="0"/>
                <w:i w:val="0"/>
                <w:iCs w:val="0"/>
                <w:noProof/>
                <w:lang w:val="en-SE" w:eastAsia="en-GB"/>
              </w:rPr>
              <w:tab/>
            </w:r>
            <w:r w:rsidRPr="00FE3043">
              <w:rPr>
                <w:rStyle w:val="Hyperlink"/>
                <w:noProof/>
              </w:rPr>
              <w:t>Introduction</w:t>
            </w:r>
            <w:r>
              <w:rPr>
                <w:noProof/>
                <w:webHidden/>
              </w:rPr>
              <w:tab/>
            </w:r>
            <w:r>
              <w:rPr>
                <w:noProof/>
                <w:webHidden/>
              </w:rPr>
              <w:fldChar w:fldCharType="begin"/>
            </w:r>
            <w:r>
              <w:rPr>
                <w:noProof/>
                <w:webHidden/>
              </w:rPr>
              <w:instrText xml:space="preserve"> PAGEREF _Toc132047533 \h </w:instrText>
            </w:r>
            <w:r>
              <w:rPr>
                <w:noProof/>
                <w:webHidden/>
              </w:rPr>
            </w:r>
            <w:r>
              <w:rPr>
                <w:noProof/>
                <w:webHidden/>
              </w:rPr>
              <w:fldChar w:fldCharType="separate"/>
            </w:r>
            <w:r>
              <w:rPr>
                <w:noProof/>
                <w:webHidden/>
              </w:rPr>
              <w:t>4</w:t>
            </w:r>
            <w:r>
              <w:rPr>
                <w:noProof/>
                <w:webHidden/>
              </w:rPr>
              <w:fldChar w:fldCharType="end"/>
            </w:r>
          </w:hyperlink>
        </w:p>
        <w:p w14:paraId="4ABD364F" w14:textId="61FCA4A8"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4" w:history="1">
            <w:r w:rsidRPr="00FE3043">
              <w:rPr>
                <w:rStyle w:val="Hyperlink"/>
                <w:noProof/>
              </w:rPr>
              <w:t>4.1</w:t>
            </w:r>
            <w:r>
              <w:rPr>
                <w:rFonts w:eastAsiaTheme="minorEastAsia" w:cstheme="minorBidi"/>
                <w:b w:val="0"/>
                <w:bCs w:val="0"/>
                <w:noProof/>
                <w:sz w:val="24"/>
                <w:szCs w:val="24"/>
                <w:lang w:val="en-SE" w:eastAsia="en-GB"/>
              </w:rPr>
              <w:tab/>
            </w:r>
            <w:r w:rsidRPr="00FE3043">
              <w:rPr>
                <w:rStyle w:val="Hyperlink"/>
                <w:noProof/>
              </w:rPr>
              <w:t>Context</w:t>
            </w:r>
            <w:r>
              <w:rPr>
                <w:noProof/>
                <w:webHidden/>
              </w:rPr>
              <w:tab/>
            </w:r>
            <w:r>
              <w:rPr>
                <w:noProof/>
                <w:webHidden/>
              </w:rPr>
              <w:fldChar w:fldCharType="begin"/>
            </w:r>
            <w:r>
              <w:rPr>
                <w:noProof/>
                <w:webHidden/>
              </w:rPr>
              <w:instrText xml:space="preserve"> PAGEREF _Toc132047534 \h </w:instrText>
            </w:r>
            <w:r>
              <w:rPr>
                <w:noProof/>
                <w:webHidden/>
              </w:rPr>
            </w:r>
            <w:r>
              <w:rPr>
                <w:noProof/>
                <w:webHidden/>
              </w:rPr>
              <w:fldChar w:fldCharType="separate"/>
            </w:r>
            <w:r>
              <w:rPr>
                <w:noProof/>
                <w:webHidden/>
              </w:rPr>
              <w:t>4</w:t>
            </w:r>
            <w:r>
              <w:rPr>
                <w:noProof/>
                <w:webHidden/>
              </w:rPr>
              <w:fldChar w:fldCharType="end"/>
            </w:r>
          </w:hyperlink>
        </w:p>
        <w:p w14:paraId="57D95DE6" w14:textId="3A2BAF43"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5" w:history="1">
            <w:r w:rsidRPr="00FE3043">
              <w:rPr>
                <w:rStyle w:val="Hyperlink"/>
                <w:noProof/>
              </w:rPr>
              <w:t>4.2</w:t>
            </w:r>
            <w:r>
              <w:rPr>
                <w:rFonts w:eastAsiaTheme="minorEastAsia" w:cstheme="minorBidi"/>
                <w:b w:val="0"/>
                <w:bCs w:val="0"/>
                <w:noProof/>
                <w:sz w:val="24"/>
                <w:szCs w:val="24"/>
                <w:lang w:val="en-SE" w:eastAsia="en-GB"/>
              </w:rPr>
              <w:tab/>
            </w:r>
            <w:r w:rsidRPr="00FE3043">
              <w:rPr>
                <w:rStyle w:val="Hyperlink"/>
                <w:noProof/>
              </w:rPr>
              <w:t>Aim</w:t>
            </w:r>
            <w:r>
              <w:rPr>
                <w:noProof/>
                <w:webHidden/>
              </w:rPr>
              <w:tab/>
            </w:r>
            <w:r>
              <w:rPr>
                <w:noProof/>
                <w:webHidden/>
              </w:rPr>
              <w:fldChar w:fldCharType="begin"/>
            </w:r>
            <w:r>
              <w:rPr>
                <w:noProof/>
                <w:webHidden/>
              </w:rPr>
              <w:instrText xml:space="preserve"> PAGEREF _Toc132047535 \h </w:instrText>
            </w:r>
            <w:r>
              <w:rPr>
                <w:noProof/>
                <w:webHidden/>
              </w:rPr>
            </w:r>
            <w:r>
              <w:rPr>
                <w:noProof/>
                <w:webHidden/>
              </w:rPr>
              <w:fldChar w:fldCharType="separate"/>
            </w:r>
            <w:r>
              <w:rPr>
                <w:noProof/>
                <w:webHidden/>
              </w:rPr>
              <w:t>4</w:t>
            </w:r>
            <w:r>
              <w:rPr>
                <w:noProof/>
                <w:webHidden/>
              </w:rPr>
              <w:fldChar w:fldCharType="end"/>
            </w:r>
          </w:hyperlink>
        </w:p>
        <w:p w14:paraId="48F41B4B" w14:textId="6759C23C"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6" w:history="1">
            <w:r w:rsidRPr="00FE3043">
              <w:rPr>
                <w:rStyle w:val="Hyperlink"/>
                <w:noProof/>
              </w:rPr>
              <w:t>4.3</w:t>
            </w:r>
            <w:r>
              <w:rPr>
                <w:rFonts w:eastAsiaTheme="minorEastAsia" w:cstheme="minorBidi"/>
                <w:b w:val="0"/>
                <w:bCs w:val="0"/>
                <w:noProof/>
                <w:sz w:val="24"/>
                <w:szCs w:val="24"/>
                <w:lang w:val="en-SE" w:eastAsia="en-GB"/>
              </w:rPr>
              <w:tab/>
            </w:r>
            <w:r w:rsidRPr="00FE3043">
              <w:rPr>
                <w:rStyle w:val="Hyperlink"/>
                <w:noProof/>
              </w:rPr>
              <w:t>Delimitations</w:t>
            </w:r>
            <w:r>
              <w:rPr>
                <w:noProof/>
                <w:webHidden/>
              </w:rPr>
              <w:tab/>
            </w:r>
            <w:r>
              <w:rPr>
                <w:noProof/>
                <w:webHidden/>
              </w:rPr>
              <w:fldChar w:fldCharType="begin"/>
            </w:r>
            <w:r>
              <w:rPr>
                <w:noProof/>
                <w:webHidden/>
              </w:rPr>
              <w:instrText xml:space="preserve"> PAGEREF _Toc132047536 \h </w:instrText>
            </w:r>
            <w:r>
              <w:rPr>
                <w:noProof/>
                <w:webHidden/>
              </w:rPr>
            </w:r>
            <w:r>
              <w:rPr>
                <w:noProof/>
                <w:webHidden/>
              </w:rPr>
              <w:fldChar w:fldCharType="separate"/>
            </w:r>
            <w:r>
              <w:rPr>
                <w:noProof/>
                <w:webHidden/>
              </w:rPr>
              <w:t>4</w:t>
            </w:r>
            <w:r>
              <w:rPr>
                <w:noProof/>
                <w:webHidden/>
              </w:rPr>
              <w:fldChar w:fldCharType="end"/>
            </w:r>
          </w:hyperlink>
        </w:p>
        <w:p w14:paraId="57C7E4CF" w14:textId="7119CD24"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7" w:history="1">
            <w:r w:rsidRPr="00FE3043">
              <w:rPr>
                <w:rStyle w:val="Hyperlink"/>
                <w:noProof/>
              </w:rPr>
              <w:t>4.4</w:t>
            </w:r>
            <w:r>
              <w:rPr>
                <w:rFonts w:eastAsiaTheme="minorEastAsia" w:cstheme="minorBidi"/>
                <w:b w:val="0"/>
                <w:bCs w:val="0"/>
                <w:noProof/>
                <w:sz w:val="24"/>
                <w:szCs w:val="24"/>
                <w:lang w:val="en-SE" w:eastAsia="en-GB"/>
              </w:rPr>
              <w:tab/>
            </w:r>
            <w:r w:rsidRPr="00FE3043">
              <w:rPr>
                <w:rStyle w:val="Hyperlink"/>
                <w:noProof/>
              </w:rPr>
              <w:t>Structure of the thesis</w:t>
            </w:r>
            <w:r>
              <w:rPr>
                <w:noProof/>
                <w:webHidden/>
              </w:rPr>
              <w:tab/>
            </w:r>
            <w:r>
              <w:rPr>
                <w:noProof/>
                <w:webHidden/>
              </w:rPr>
              <w:fldChar w:fldCharType="begin"/>
            </w:r>
            <w:r>
              <w:rPr>
                <w:noProof/>
                <w:webHidden/>
              </w:rPr>
              <w:instrText xml:space="preserve"> PAGEREF _Toc132047537 \h </w:instrText>
            </w:r>
            <w:r>
              <w:rPr>
                <w:noProof/>
                <w:webHidden/>
              </w:rPr>
            </w:r>
            <w:r>
              <w:rPr>
                <w:noProof/>
                <w:webHidden/>
              </w:rPr>
              <w:fldChar w:fldCharType="separate"/>
            </w:r>
            <w:r>
              <w:rPr>
                <w:noProof/>
                <w:webHidden/>
              </w:rPr>
              <w:t>4</w:t>
            </w:r>
            <w:r>
              <w:rPr>
                <w:noProof/>
                <w:webHidden/>
              </w:rPr>
              <w:fldChar w:fldCharType="end"/>
            </w:r>
          </w:hyperlink>
        </w:p>
        <w:p w14:paraId="2AA1CDDD" w14:textId="24DF0EF1"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38" w:history="1">
            <w:r w:rsidRPr="00FE3043">
              <w:rPr>
                <w:rStyle w:val="Hyperlink"/>
                <w:noProof/>
              </w:rPr>
              <w:t>4.5</w:t>
            </w:r>
            <w:r>
              <w:rPr>
                <w:rFonts w:eastAsiaTheme="minorEastAsia" w:cstheme="minorBidi"/>
                <w:b w:val="0"/>
                <w:bCs w:val="0"/>
                <w:noProof/>
                <w:sz w:val="24"/>
                <w:szCs w:val="24"/>
                <w:lang w:val="en-SE" w:eastAsia="en-GB"/>
              </w:rPr>
              <w:tab/>
            </w:r>
            <w:r w:rsidRPr="00FE3043">
              <w:rPr>
                <w:rStyle w:val="Hyperlink"/>
                <w:noProof/>
              </w:rPr>
              <w:t>Problem statement</w:t>
            </w:r>
            <w:r>
              <w:rPr>
                <w:noProof/>
                <w:webHidden/>
              </w:rPr>
              <w:tab/>
            </w:r>
            <w:r>
              <w:rPr>
                <w:noProof/>
                <w:webHidden/>
              </w:rPr>
              <w:fldChar w:fldCharType="begin"/>
            </w:r>
            <w:r>
              <w:rPr>
                <w:noProof/>
                <w:webHidden/>
              </w:rPr>
              <w:instrText xml:space="preserve"> PAGEREF _Toc132047538 \h </w:instrText>
            </w:r>
            <w:r>
              <w:rPr>
                <w:noProof/>
                <w:webHidden/>
              </w:rPr>
            </w:r>
            <w:r>
              <w:rPr>
                <w:noProof/>
                <w:webHidden/>
              </w:rPr>
              <w:fldChar w:fldCharType="separate"/>
            </w:r>
            <w:r>
              <w:rPr>
                <w:noProof/>
                <w:webHidden/>
              </w:rPr>
              <w:t>4</w:t>
            </w:r>
            <w:r>
              <w:rPr>
                <w:noProof/>
                <w:webHidden/>
              </w:rPr>
              <w:fldChar w:fldCharType="end"/>
            </w:r>
          </w:hyperlink>
        </w:p>
        <w:p w14:paraId="1C636A02" w14:textId="7E6C4623"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39" w:history="1">
            <w:r w:rsidRPr="00FE3043">
              <w:rPr>
                <w:rStyle w:val="Hyperlink"/>
                <w:noProof/>
              </w:rPr>
              <w:t>4.5.1</w:t>
            </w:r>
            <w:r>
              <w:rPr>
                <w:rFonts w:eastAsiaTheme="minorEastAsia" w:cstheme="minorBidi"/>
                <w:noProof/>
                <w:sz w:val="24"/>
                <w:szCs w:val="24"/>
                <w:lang w:val="en-SE" w:eastAsia="en-GB"/>
              </w:rPr>
              <w:tab/>
            </w:r>
            <w:r w:rsidRPr="00FE304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047539 \h </w:instrText>
            </w:r>
            <w:r>
              <w:rPr>
                <w:noProof/>
                <w:webHidden/>
              </w:rPr>
            </w:r>
            <w:r>
              <w:rPr>
                <w:noProof/>
                <w:webHidden/>
              </w:rPr>
              <w:fldChar w:fldCharType="separate"/>
            </w:r>
            <w:r>
              <w:rPr>
                <w:noProof/>
                <w:webHidden/>
              </w:rPr>
              <w:t>4</w:t>
            </w:r>
            <w:r>
              <w:rPr>
                <w:noProof/>
                <w:webHidden/>
              </w:rPr>
              <w:fldChar w:fldCharType="end"/>
            </w:r>
          </w:hyperlink>
        </w:p>
        <w:p w14:paraId="2CE69696" w14:textId="1E1A9C15"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40" w:history="1">
            <w:r w:rsidRPr="00FE3043">
              <w:rPr>
                <w:rStyle w:val="Hyperlink"/>
                <w:noProof/>
              </w:rPr>
              <w:t>5</w:t>
            </w:r>
            <w:r>
              <w:rPr>
                <w:rFonts w:eastAsiaTheme="minorEastAsia" w:cstheme="minorBidi"/>
                <w:b w:val="0"/>
                <w:bCs w:val="0"/>
                <w:i w:val="0"/>
                <w:iCs w:val="0"/>
                <w:noProof/>
                <w:lang w:val="en-SE" w:eastAsia="en-GB"/>
              </w:rPr>
              <w:tab/>
            </w:r>
            <w:r w:rsidRPr="00FE3043">
              <w:rPr>
                <w:rStyle w:val="Hyperlink"/>
                <w:noProof/>
              </w:rPr>
              <w:t>Theory</w:t>
            </w:r>
            <w:r>
              <w:rPr>
                <w:noProof/>
                <w:webHidden/>
              </w:rPr>
              <w:tab/>
            </w:r>
            <w:r>
              <w:rPr>
                <w:noProof/>
                <w:webHidden/>
              </w:rPr>
              <w:fldChar w:fldCharType="begin"/>
            </w:r>
            <w:r>
              <w:rPr>
                <w:noProof/>
                <w:webHidden/>
              </w:rPr>
              <w:instrText xml:space="preserve"> PAGEREF _Toc132047540 \h </w:instrText>
            </w:r>
            <w:r>
              <w:rPr>
                <w:noProof/>
                <w:webHidden/>
              </w:rPr>
            </w:r>
            <w:r>
              <w:rPr>
                <w:noProof/>
                <w:webHidden/>
              </w:rPr>
              <w:fldChar w:fldCharType="separate"/>
            </w:r>
            <w:r>
              <w:rPr>
                <w:noProof/>
                <w:webHidden/>
              </w:rPr>
              <w:t>4</w:t>
            </w:r>
            <w:r>
              <w:rPr>
                <w:noProof/>
                <w:webHidden/>
              </w:rPr>
              <w:fldChar w:fldCharType="end"/>
            </w:r>
          </w:hyperlink>
        </w:p>
        <w:p w14:paraId="252BB363" w14:textId="7BC2338C"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41" w:history="1">
            <w:r w:rsidRPr="00FE3043">
              <w:rPr>
                <w:rStyle w:val="Hyperlink"/>
                <w:noProof/>
              </w:rPr>
              <w:t>5.1</w:t>
            </w:r>
            <w:r>
              <w:rPr>
                <w:rFonts w:eastAsiaTheme="minorEastAsia" w:cstheme="minorBidi"/>
                <w:b w:val="0"/>
                <w:bCs w:val="0"/>
                <w:noProof/>
                <w:sz w:val="24"/>
                <w:szCs w:val="24"/>
                <w:lang w:val="en-SE" w:eastAsia="en-GB"/>
              </w:rPr>
              <w:tab/>
            </w:r>
            <w:r w:rsidRPr="00FE3043">
              <w:rPr>
                <w:rStyle w:val="Hyperlink"/>
                <w:noProof/>
              </w:rPr>
              <w:t>What is Interaction for Data Visualizaton?</w:t>
            </w:r>
            <w:r>
              <w:rPr>
                <w:noProof/>
                <w:webHidden/>
              </w:rPr>
              <w:tab/>
            </w:r>
            <w:r>
              <w:rPr>
                <w:noProof/>
                <w:webHidden/>
              </w:rPr>
              <w:fldChar w:fldCharType="begin"/>
            </w:r>
            <w:r>
              <w:rPr>
                <w:noProof/>
                <w:webHidden/>
              </w:rPr>
              <w:instrText xml:space="preserve"> PAGEREF _Toc132047541 \h </w:instrText>
            </w:r>
            <w:r>
              <w:rPr>
                <w:noProof/>
                <w:webHidden/>
              </w:rPr>
            </w:r>
            <w:r>
              <w:rPr>
                <w:noProof/>
                <w:webHidden/>
              </w:rPr>
              <w:fldChar w:fldCharType="separate"/>
            </w:r>
            <w:r>
              <w:rPr>
                <w:noProof/>
                <w:webHidden/>
              </w:rPr>
              <w:t>4</w:t>
            </w:r>
            <w:r>
              <w:rPr>
                <w:noProof/>
                <w:webHidden/>
              </w:rPr>
              <w:fldChar w:fldCharType="end"/>
            </w:r>
          </w:hyperlink>
        </w:p>
        <w:p w14:paraId="188DADF7" w14:textId="45BE237D"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2" w:history="1">
            <w:r w:rsidRPr="00FE3043">
              <w:rPr>
                <w:rStyle w:val="Hyperlink"/>
                <w:noProof/>
              </w:rPr>
              <w:t>5.1.1</w:t>
            </w:r>
            <w:r>
              <w:rPr>
                <w:rFonts w:eastAsiaTheme="minorEastAsia" w:cstheme="minorBidi"/>
                <w:noProof/>
                <w:sz w:val="24"/>
                <w:szCs w:val="24"/>
                <w:lang w:val="en-SE" w:eastAsia="en-GB"/>
              </w:rPr>
              <w:tab/>
            </w:r>
            <w:r w:rsidRPr="00FE3043">
              <w:rPr>
                <w:rStyle w:val="Hyperlink"/>
                <w:noProof/>
              </w:rPr>
              <w:t>Interplay</w:t>
            </w:r>
            <w:r>
              <w:rPr>
                <w:noProof/>
                <w:webHidden/>
              </w:rPr>
              <w:tab/>
            </w:r>
            <w:r>
              <w:rPr>
                <w:noProof/>
                <w:webHidden/>
              </w:rPr>
              <w:fldChar w:fldCharType="begin"/>
            </w:r>
            <w:r>
              <w:rPr>
                <w:noProof/>
                <w:webHidden/>
              </w:rPr>
              <w:instrText xml:space="preserve"> PAGEREF _Toc132047542 \h </w:instrText>
            </w:r>
            <w:r>
              <w:rPr>
                <w:noProof/>
                <w:webHidden/>
              </w:rPr>
            </w:r>
            <w:r>
              <w:rPr>
                <w:noProof/>
                <w:webHidden/>
              </w:rPr>
              <w:fldChar w:fldCharType="separate"/>
            </w:r>
            <w:r>
              <w:rPr>
                <w:noProof/>
                <w:webHidden/>
              </w:rPr>
              <w:t>6</w:t>
            </w:r>
            <w:r>
              <w:rPr>
                <w:noProof/>
                <w:webHidden/>
              </w:rPr>
              <w:fldChar w:fldCharType="end"/>
            </w:r>
          </w:hyperlink>
        </w:p>
        <w:p w14:paraId="0E579DC6" w14:textId="2EFA4709"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3" w:history="1">
            <w:r w:rsidRPr="00FE3043">
              <w:rPr>
                <w:rStyle w:val="Hyperlink"/>
                <w:noProof/>
              </w:rPr>
              <w:t>5.1.2</w:t>
            </w:r>
            <w:r>
              <w:rPr>
                <w:rFonts w:eastAsiaTheme="minorEastAsia" w:cstheme="minorBidi"/>
                <w:noProof/>
                <w:sz w:val="24"/>
                <w:szCs w:val="24"/>
                <w:lang w:val="en-SE" w:eastAsia="en-GB"/>
              </w:rPr>
              <w:tab/>
            </w:r>
            <w:r w:rsidRPr="00FE3043">
              <w:rPr>
                <w:rStyle w:val="Hyperlink"/>
                <w:noProof/>
              </w:rPr>
              <w:t>Person</w:t>
            </w:r>
            <w:r>
              <w:rPr>
                <w:noProof/>
                <w:webHidden/>
              </w:rPr>
              <w:tab/>
            </w:r>
            <w:r>
              <w:rPr>
                <w:noProof/>
                <w:webHidden/>
              </w:rPr>
              <w:fldChar w:fldCharType="begin"/>
            </w:r>
            <w:r>
              <w:rPr>
                <w:noProof/>
                <w:webHidden/>
              </w:rPr>
              <w:instrText xml:space="preserve"> PAGEREF _Toc132047543 \h </w:instrText>
            </w:r>
            <w:r>
              <w:rPr>
                <w:noProof/>
                <w:webHidden/>
              </w:rPr>
            </w:r>
            <w:r>
              <w:rPr>
                <w:noProof/>
                <w:webHidden/>
              </w:rPr>
              <w:fldChar w:fldCharType="separate"/>
            </w:r>
            <w:r>
              <w:rPr>
                <w:noProof/>
                <w:webHidden/>
              </w:rPr>
              <w:t>7</w:t>
            </w:r>
            <w:r>
              <w:rPr>
                <w:noProof/>
                <w:webHidden/>
              </w:rPr>
              <w:fldChar w:fldCharType="end"/>
            </w:r>
          </w:hyperlink>
        </w:p>
        <w:p w14:paraId="524C5B84" w14:textId="4544E35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4" w:history="1">
            <w:r w:rsidRPr="00FE3043">
              <w:rPr>
                <w:rStyle w:val="Hyperlink"/>
                <w:noProof/>
              </w:rPr>
              <w:t>5.1.3</w:t>
            </w:r>
            <w:r>
              <w:rPr>
                <w:rFonts w:eastAsiaTheme="minorEastAsia" w:cstheme="minorBidi"/>
                <w:noProof/>
                <w:sz w:val="24"/>
                <w:szCs w:val="24"/>
                <w:lang w:val="en-SE" w:eastAsia="en-GB"/>
              </w:rPr>
              <w:tab/>
            </w:r>
            <w:r w:rsidRPr="00FE3043">
              <w:rPr>
                <w:rStyle w:val="Hyperlink"/>
                <w:noProof/>
              </w:rPr>
              <w:t>Data Interface</w:t>
            </w:r>
            <w:r>
              <w:rPr>
                <w:noProof/>
                <w:webHidden/>
              </w:rPr>
              <w:tab/>
            </w:r>
            <w:r>
              <w:rPr>
                <w:noProof/>
                <w:webHidden/>
              </w:rPr>
              <w:fldChar w:fldCharType="begin"/>
            </w:r>
            <w:r>
              <w:rPr>
                <w:noProof/>
                <w:webHidden/>
              </w:rPr>
              <w:instrText xml:space="preserve"> PAGEREF _Toc132047544 \h </w:instrText>
            </w:r>
            <w:r>
              <w:rPr>
                <w:noProof/>
                <w:webHidden/>
              </w:rPr>
            </w:r>
            <w:r>
              <w:rPr>
                <w:noProof/>
                <w:webHidden/>
              </w:rPr>
              <w:fldChar w:fldCharType="separate"/>
            </w:r>
            <w:r>
              <w:rPr>
                <w:noProof/>
                <w:webHidden/>
              </w:rPr>
              <w:t>7</w:t>
            </w:r>
            <w:r>
              <w:rPr>
                <w:noProof/>
                <w:webHidden/>
              </w:rPr>
              <w:fldChar w:fldCharType="end"/>
            </w:r>
          </w:hyperlink>
        </w:p>
        <w:p w14:paraId="565FC5B2" w14:textId="048F25D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5" w:history="1">
            <w:r w:rsidRPr="00FE3043">
              <w:rPr>
                <w:rStyle w:val="Hyperlink"/>
                <w:noProof/>
              </w:rPr>
              <w:t>5.1.4</w:t>
            </w:r>
            <w:r>
              <w:rPr>
                <w:rFonts w:eastAsiaTheme="minorEastAsia" w:cstheme="minorBidi"/>
                <w:noProof/>
                <w:sz w:val="24"/>
                <w:szCs w:val="24"/>
                <w:lang w:val="en-SE" w:eastAsia="en-GB"/>
              </w:rPr>
              <w:tab/>
            </w:r>
            <w:r w:rsidRPr="00FE304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047545 \h </w:instrText>
            </w:r>
            <w:r>
              <w:rPr>
                <w:noProof/>
                <w:webHidden/>
              </w:rPr>
            </w:r>
            <w:r>
              <w:rPr>
                <w:noProof/>
                <w:webHidden/>
              </w:rPr>
              <w:fldChar w:fldCharType="separate"/>
            </w:r>
            <w:r>
              <w:rPr>
                <w:noProof/>
                <w:webHidden/>
              </w:rPr>
              <w:t>7</w:t>
            </w:r>
            <w:r>
              <w:rPr>
                <w:noProof/>
                <w:webHidden/>
              </w:rPr>
              <w:fldChar w:fldCharType="end"/>
            </w:r>
          </w:hyperlink>
        </w:p>
        <w:p w14:paraId="33302956" w14:textId="30033A7D"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6" w:history="1">
            <w:r w:rsidRPr="00FE3043">
              <w:rPr>
                <w:rStyle w:val="Hyperlink"/>
                <w:noProof/>
              </w:rPr>
              <w:t>5.1.5</w:t>
            </w:r>
            <w:r>
              <w:rPr>
                <w:rFonts w:eastAsiaTheme="minorEastAsia" w:cstheme="minorBidi"/>
                <w:noProof/>
                <w:sz w:val="24"/>
                <w:szCs w:val="24"/>
                <w:lang w:val="en-SE" w:eastAsia="en-GB"/>
              </w:rPr>
              <w:tab/>
            </w:r>
            <w:r w:rsidRPr="00FE3043">
              <w:rPr>
                <w:rStyle w:val="Hyperlink"/>
                <w:noProof/>
              </w:rPr>
              <w:t>Data-related intent</w:t>
            </w:r>
            <w:r>
              <w:rPr>
                <w:noProof/>
                <w:webHidden/>
              </w:rPr>
              <w:tab/>
            </w:r>
            <w:r>
              <w:rPr>
                <w:noProof/>
                <w:webHidden/>
              </w:rPr>
              <w:fldChar w:fldCharType="begin"/>
            </w:r>
            <w:r>
              <w:rPr>
                <w:noProof/>
                <w:webHidden/>
              </w:rPr>
              <w:instrText xml:space="preserve"> PAGEREF _Toc132047546 \h </w:instrText>
            </w:r>
            <w:r>
              <w:rPr>
                <w:noProof/>
                <w:webHidden/>
              </w:rPr>
            </w:r>
            <w:r>
              <w:rPr>
                <w:noProof/>
                <w:webHidden/>
              </w:rPr>
              <w:fldChar w:fldCharType="separate"/>
            </w:r>
            <w:r>
              <w:rPr>
                <w:noProof/>
                <w:webHidden/>
              </w:rPr>
              <w:t>7</w:t>
            </w:r>
            <w:r>
              <w:rPr>
                <w:noProof/>
                <w:webHidden/>
              </w:rPr>
              <w:fldChar w:fldCharType="end"/>
            </w:r>
          </w:hyperlink>
        </w:p>
        <w:p w14:paraId="59AEA2C1" w14:textId="478DC6E9"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47" w:history="1">
            <w:r w:rsidRPr="00FE3043">
              <w:rPr>
                <w:rStyle w:val="Hyperlink"/>
                <w:noProof/>
              </w:rPr>
              <w:t>5.2</w:t>
            </w:r>
            <w:r>
              <w:rPr>
                <w:rFonts w:eastAsiaTheme="minorEastAsia" w:cstheme="minorBidi"/>
                <w:b w:val="0"/>
                <w:bCs w:val="0"/>
                <w:noProof/>
                <w:sz w:val="24"/>
                <w:szCs w:val="24"/>
                <w:lang w:val="en-SE" w:eastAsia="en-GB"/>
              </w:rPr>
              <w:tab/>
            </w:r>
            <w:r w:rsidRPr="00FE304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047547 \h </w:instrText>
            </w:r>
            <w:r>
              <w:rPr>
                <w:noProof/>
                <w:webHidden/>
              </w:rPr>
            </w:r>
            <w:r>
              <w:rPr>
                <w:noProof/>
                <w:webHidden/>
              </w:rPr>
              <w:fldChar w:fldCharType="separate"/>
            </w:r>
            <w:r>
              <w:rPr>
                <w:noProof/>
                <w:webHidden/>
              </w:rPr>
              <w:t>8</w:t>
            </w:r>
            <w:r>
              <w:rPr>
                <w:noProof/>
                <w:webHidden/>
              </w:rPr>
              <w:fldChar w:fldCharType="end"/>
            </w:r>
          </w:hyperlink>
        </w:p>
        <w:p w14:paraId="1BA6B024" w14:textId="0446C32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8" w:history="1">
            <w:r w:rsidRPr="00FE3043">
              <w:rPr>
                <w:rStyle w:val="Hyperlink"/>
                <w:noProof/>
              </w:rPr>
              <w:t>5.2.1</w:t>
            </w:r>
            <w:r>
              <w:rPr>
                <w:rFonts w:eastAsiaTheme="minorEastAsia" w:cstheme="minorBidi"/>
                <w:noProof/>
                <w:sz w:val="24"/>
                <w:szCs w:val="24"/>
                <w:lang w:val="en-SE" w:eastAsia="en-GB"/>
              </w:rPr>
              <w:tab/>
            </w:r>
            <w:r w:rsidRPr="00FE3043">
              <w:rPr>
                <w:rStyle w:val="Hyperlink"/>
                <w:noProof/>
              </w:rPr>
              <w:t>Gennady &amp; Andrienko. N</w:t>
            </w:r>
            <w:r>
              <w:rPr>
                <w:noProof/>
                <w:webHidden/>
              </w:rPr>
              <w:tab/>
            </w:r>
            <w:r>
              <w:rPr>
                <w:noProof/>
                <w:webHidden/>
              </w:rPr>
              <w:fldChar w:fldCharType="begin"/>
            </w:r>
            <w:r>
              <w:rPr>
                <w:noProof/>
                <w:webHidden/>
              </w:rPr>
              <w:instrText xml:space="preserve"> PAGEREF _Toc132047548 \h </w:instrText>
            </w:r>
            <w:r>
              <w:rPr>
                <w:noProof/>
                <w:webHidden/>
              </w:rPr>
            </w:r>
            <w:r>
              <w:rPr>
                <w:noProof/>
                <w:webHidden/>
              </w:rPr>
              <w:fldChar w:fldCharType="separate"/>
            </w:r>
            <w:r>
              <w:rPr>
                <w:noProof/>
                <w:webHidden/>
              </w:rPr>
              <w:t>8</w:t>
            </w:r>
            <w:r>
              <w:rPr>
                <w:noProof/>
                <w:webHidden/>
              </w:rPr>
              <w:fldChar w:fldCharType="end"/>
            </w:r>
          </w:hyperlink>
        </w:p>
        <w:p w14:paraId="64C00960" w14:textId="4F31073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49" w:history="1">
            <w:r w:rsidRPr="00FE3043">
              <w:rPr>
                <w:rStyle w:val="Hyperlink"/>
                <w:noProof/>
              </w:rPr>
              <w:t>5.2.2</w:t>
            </w:r>
            <w:r>
              <w:rPr>
                <w:rFonts w:eastAsiaTheme="minorEastAsia" w:cstheme="minorBidi"/>
                <w:noProof/>
                <w:sz w:val="24"/>
                <w:szCs w:val="24"/>
                <w:lang w:val="en-SE" w:eastAsia="en-GB"/>
              </w:rPr>
              <w:tab/>
            </w:r>
            <w:r w:rsidRPr="00FE3043">
              <w:rPr>
                <w:rStyle w:val="Hyperlink"/>
                <w:noProof/>
              </w:rPr>
              <w:t>Fekete. J-D</w:t>
            </w:r>
            <w:r>
              <w:rPr>
                <w:noProof/>
                <w:webHidden/>
              </w:rPr>
              <w:tab/>
            </w:r>
            <w:r>
              <w:rPr>
                <w:noProof/>
                <w:webHidden/>
              </w:rPr>
              <w:fldChar w:fldCharType="begin"/>
            </w:r>
            <w:r>
              <w:rPr>
                <w:noProof/>
                <w:webHidden/>
              </w:rPr>
              <w:instrText xml:space="preserve"> PAGEREF _Toc132047549 \h </w:instrText>
            </w:r>
            <w:r>
              <w:rPr>
                <w:noProof/>
                <w:webHidden/>
              </w:rPr>
            </w:r>
            <w:r>
              <w:rPr>
                <w:noProof/>
                <w:webHidden/>
              </w:rPr>
              <w:fldChar w:fldCharType="separate"/>
            </w:r>
            <w:r>
              <w:rPr>
                <w:noProof/>
                <w:webHidden/>
              </w:rPr>
              <w:t>9</w:t>
            </w:r>
            <w:r>
              <w:rPr>
                <w:noProof/>
                <w:webHidden/>
              </w:rPr>
              <w:fldChar w:fldCharType="end"/>
            </w:r>
          </w:hyperlink>
        </w:p>
        <w:p w14:paraId="36349FD6" w14:textId="7CEC80A6"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0" w:history="1">
            <w:r w:rsidRPr="00FE3043">
              <w:rPr>
                <w:rStyle w:val="Hyperlink"/>
                <w:noProof/>
              </w:rPr>
              <w:t>5.2.3</w:t>
            </w:r>
            <w:r>
              <w:rPr>
                <w:rFonts w:eastAsiaTheme="minorEastAsia" w:cstheme="minorBidi"/>
                <w:noProof/>
                <w:sz w:val="24"/>
                <w:szCs w:val="24"/>
                <w:lang w:val="en-SE" w:eastAsia="en-GB"/>
              </w:rPr>
              <w:tab/>
            </w:r>
            <w:r w:rsidRPr="00FE3043">
              <w:rPr>
                <w:rStyle w:val="Hyperlink"/>
                <w:noProof/>
              </w:rPr>
              <w:t>Fisher. D</w:t>
            </w:r>
            <w:r>
              <w:rPr>
                <w:noProof/>
                <w:webHidden/>
              </w:rPr>
              <w:tab/>
            </w:r>
            <w:r>
              <w:rPr>
                <w:noProof/>
                <w:webHidden/>
              </w:rPr>
              <w:fldChar w:fldCharType="begin"/>
            </w:r>
            <w:r>
              <w:rPr>
                <w:noProof/>
                <w:webHidden/>
              </w:rPr>
              <w:instrText xml:space="preserve"> PAGEREF _Toc132047550 \h </w:instrText>
            </w:r>
            <w:r>
              <w:rPr>
                <w:noProof/>
                <w:webHidden/>
              </w:rPr>
            </w:r>
            <w:r>
              <w:rPr>
                <w:noProof/>
                <w:webHidden/>
              </w:rPr>
              <w:fldChar w:fldCharType="separate"/>
            </w:r>
            <w:r>
              <w:rPr>
                <w:noProof/>
                <w:webHidden/>
              </w:rPr>
              <w:t>9</w:t>
            </w:r>
            <w:r>
              <w:rPr>
                <w:noProof/>
                <w:webHidden/>
              </w:rPr>
              <w:fldChar w:fldCharType="end"/>
            </w:r>
          </w:hyperlink>
        </w:p>
        <w:p w14:paraId="1BE4A72A" w14:textId="43992694"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1" w:history="1">
            <w:r w:rsidRPr="00FE3043">
              <w:rPr>
                <w:rStyle w:val="Hyperlink"/>
                <w:noProof/>
              </w:rPr>
              <w:t>5.2.4</w:t>
            </w:r>
            <w:r>
              <w:rPr>
                <w:rFonts w:eastAsiaTheme="minorEastAsia" w:cstheme="minorBidi"/>
                <w:noProof/>
                <w:sz w:val="24"/>
                <w:szCs w:val="24"/>
                <w:lang w:val="en-SE" w:eastAsia="en-GB"/>
              </w:rPr>
              <w:tab/>
            </w:r>
            <w:r w:rsidRPr="00FE3043">
              <w:rPr>
                <w:rStyle w:val="Hyperlink"/>
                <w:noProof/>
              </w:rPr>
              <w:t>Kraska. T</w:t>
            </w:r>
            <w:r>
              <w:rPr>
                <w:noProof/>
                <w:webHidden/>
              </w:rPr>
              <w:tab/>
            </w:r>
            <w:r>
              <w:rPr>
                <w:noProof/>
                <w:webHidden/>
              </w:rPr>
              <w:fldChar w:fldCharType="begin"/>
            </w:r>
            <w:r>
              <w:rPr>
                <w:noProof/>
                <w:webHidden/>
              </w:rPr>
              <w:instrText xml:space="preserve"> PAGEREF _Toc132047551 \h </w:instrText>
            </w:r>
            <w:r>
              <w:rPr>
                <w:noProof/>
                <w:webHidden/>
              </w:rPr>
            </w:r>
            <w:r>
              <w:rPr>
                <w:noProof/>
                <w:webHidden/>
              </w:rPr>
              <w:fldChar w:fldCharType="separate"/>
            </w:r>
            <w:r>
              <w:rPr>
                <w:noProof/>
                <w:webHidden/>
              </w:rPr>
              <w:t>9</w:t>
            </w:r>
            <w:r>
              <w:rPr>
                <w:noProof/>
                <w:webHidden/>
              </w:rPr>
              <w:fldChar w:fldCharType="end"/>
            </w:r>
          </w:hyperlink>
        </w:p>
        <w:p w14:paraId="2DEDC89B" w14:textId="54A165BC"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2" w:history="1">
            <w:r w:rsidRPr="00FE3043">
              <w:rPr>
                <w:rStyle w:val="Hyperlink"/>
                <w:noProof/>
              </w:rPr>
              <w:t>5.2.5</w:t>
            </w:r>
            <w:r>
              <w:rPr>
                <w:rFonts w:eastAsiaTheme="minorEastAsia" w:cstheme="minorBidi"/>
                <w:noProof/>
                <w:sz w:val="24"/>
                <w:szCs w:val="24"/>
                <w:lang w:val="en-SE" w:eastAsia="en-GB"/>
              </w:rPr>
              <w:tab/>
            </w:r>
            <w:r w:rsidRPr="00FE3043">
              <w:rPr>
                <w:rStyle w:val="Hyperlink"/>
                <w:noProof/>
              </w:rPr>
              <w:t>Oulasvirta. A</w:t>
            </w:r>
            <w:r>
              <w:rPr>
                <w:noProof/>
                <w:webHidden/>
              </w:rPr>
              <w:tab/>
            </w:r>
            <w:r>
              <w:rPr>
                <w:noProof/>
                <w:webHidden/>
              </w:rPr>
              <w:fldChar w:fldCharType="begin"/>
            </w:r>
            <w:r>
              <w:rPr>
                <w:noProof/>
                <w:webHidden/>
              </w:rPr>
              <w:instrText xml:space="preserve"> PAGEREF _Toc132047552 \h </w:instrText>
            </w:r>
            <w:r>
              <w:rPr>
                <w:noProof/>
                <w:webHidden/>
              </w:rPr>
            </w:r>
            <w:r>
              <w:rPr>
                <w:noProof/>
                <w:webHidden/>
              </w:rPr>
              <w:fldChar w:fldCharType="separate"/>
            </w:r>
            <w:r>
              <w:rPr>
                <w:noProof/>
                <w:webHidden/>
              </w:rPr>
              <w:t>10</w:t>
            </w:r>
            <w:r>
              <w:rPr>
                <w:noProof/>
                <w:webHidden/>
              </w:rPr>
              <w:fldChar w:fldCharType="end"/>
            </w:r>
          </w:hyperlink>
        </w:p>
        <w:p w14:paraId="1635ADB0" w14:textId="1112C919"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3" w:history="1">
            <w:r w:rsidRPr="00FE3043">
              <w:rPr>
                <w:rStyle w:val="Hyperlink"/>
                <w:noProof/>
              </w:rPr>
              <w:t>5.3</w:t>
            </w:r>
            <w:r>
              <w:rPr>
                <w:rFonts w:eastAsiaTheme="minorEastAsia" w:cstheme="minorBidi"/>
                <w:b w:val="0"/>
                <w:bCs w:val="0"/>
                <w:noProof/>
                <w:sz w:val="24"/>
                <w:szCs w:val="24"/>
                <w:lang w:val="en-SE" w:eastAsia="en-GB"/>
              </w:rPr>
              <w:tab/>
            </w:r>
            <w:r w:rsidRPr="00FE304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047553 \h </w:instrText>
            </w:r>
            <w:r>
              <w:rPr>
                <w:noProof/>
                <w:webHidden/>
              </w:rPr>
            </w:r>
            <w:r>
              <w:rPr>
                <w:noProof/>
                <w:webHidden/>
              </w:rPr>
              <w:fldChar w:fldCharType="separate"/>
            </w:r>
            <w:r>
              <w:rPr>
                <w:noProof/>
                <w:webHidden/>
              </w:rPr>
              <w:t>10</w:t>
            </w:r>
            <w:r>
              <w:rPr>
                <w:noProof/>
                <w:webHidden/>
              </w:rPr>
              <w:fldChar w:fldCharType="end"/>
            </w:r>
          </w:hyperlink>
        </w:p>
        <w:p w14:paraId="24550870" w14:textId="319A1FC6"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4" w:history="1">
            <w:r w:rsidRPr="00FE3043">
              <w:rPr>
                <w:rStyle w:val="Hyperlink"/>
                <w:noProof/>
              </w:rPr>
              <w:t>5.4</w:t>
            </w:r>
            <w:r>
              <w:rPr>
                <w:rFonts w:eastAsiaTheme="minorEastAsia" w:cstheme="minorBidi"/>
                <w:b w:val="0"/>
                <w:bCs w:val="0"/>
                <w:noProof/>
                <w:sz w:val="24"/>
                <w:szCs w:val="24"/>
                <w:lang w:val="en-SE" w:eastAsia="en-GB"/>
              </w:rPr>
              <w:tab/>
            </w:r>
            <w:r w:rsidRPr="00FE3043">
              <w:rPr>
                <w:rStyle w:val="Hyperlink"/>
                <w:noProof/>
              </w:rPr>
              <w:t>Constructive Visualisation</w:t>
            </w:r>
            <w:r>
              <w:rPr>
                <w:noProof/>
                <w:webHidden/>
              </w:rPr>
              <w:tab/>
            </w:r>
            <w:r>
              <w:rPr>
                <w:noProof/>
                <w:webHidden/>
              </w:rPr>
              <w:fldChar w:fldCharType="begin"/>
            </w:r>
            <w:r>
              <w:rPr>
                <w:noProof/>
                <w:webHidden/>
              </w:rPr>
              <w:instrText xml:space="preserve"> PAGEREF _Toc132047554 \h </w:instrText>
            </w:r>
            <w:r>
              <w:rPr>
                <w:noProof/>
                <w:webHidden/>
              </w:rPr>
            </w:r>
            <w:r>
              <w:rPr>
                <w:noProof/>
                <w:webHidden/>
              </w:rPr>
              <w:fldChar w:fldCharType="separate"/>
            </w:r>
            <w:r>
              <w:rPr>
                <w:noProof/>
                <w:webHidden/>
              </w:rPr>
              <w:t>12</w:t>
            </w:r>
            <w:r>
              <w:rPr>
                <w:noProof/>
                <w:webHidden/>
              </w:rPr>
              <w:fldChar w:fldCharType="end"/>
            </w:r>
          </w:hyperlink>
        </w:p>
        <w:p w14:paraId="6D317FCF" w14:textId="0A56EE9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5" w:history="1">
            <w:r w:rsidRPr="00FE3043">
              <w:rPr>
                <w:rStyle w:val="Hyperlink"/>
                <w:noProof/>
              </w:rPr>
              <w:t>5.4.1</w:t>
            </w:r>
            <w:r>
              <w:rPr>
                <w:rFonts w:eastAsiaTheme="minorEastAsia" w:cstheme="minorBidi"/>
                <w:noProof/>
                <w:sz w:val="24"/>
                <w:szCs w:val="24"/>
                <w:lang w:val="en-SE" w:eastAsia="en-GB"/>
              </w:rPr>
              <w:tab/>
            </w:r>
            <w:r w:rsidRPr="00FE3043">
              <w:rPr>
                <w:rStyle w:val="Hyperlink"/>
                <w:noProof/>
              </w:rPr>
              <w:t>Design challenges</w:t>
            </w:r>
            <w:r>
              <w:rPr>
                <w:noProof/>
                <w:webHidden/>
              </w:rPr>
              <w:tab/>
            </w:r>
            <w:r>
              <w:rPr>
                <w:noProof/>
                <w:webHidden/>
              </w:rPr>
              <w:fldChar w:fldCharType="begin"/>
            </w:r>
            <w:r>
              <w:rPr>
                <w:noProof/>
                <w:webHidden/>
              </w:rPr>
              <w:instrText xml:space="preserve"> PAGEREF _Toc132047555 \h </w:instrText>
            </w:r>
            <w:r>
              <w:rPr>
                <w:noProof/>
                <w:webHidden/>
              </w:rPr>
            </w:r>
            <w:r>
              <w:rPr>
                <w:noProof/>
                <w:webHidden/>
              </w:rPr>
              <w:fldChar w:fldCharType="separate"/>
            </w:r>
            <w:r>
              <w:rPr>
                <w:noProof/>
                <w:webHidden/>
              </w:rPr>
              <w:t>12</w:t>
            </w:r>
            <w:r>
              <w:rPr>
                <w:noProof/>
                <w:webHidden/>
              </w:rPr>
              <w:fldChar w:fldCharType="end"/>
            </w:r>
          </w:hyperlink>
        </w:p>
        <w:p w14:paraId="1F012136" w14:textId="0156AA4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6" w:history="1">
            <w:r w:rsidRPr="00FE3043">
              <w:rPr>
                <w:rStyle w:val="Hyperlink"/>
                <w:noProof/>
              </w:rPr>
              <w:t>5.4.2</w:t>
            </w:r>
            <w:r>
              <w:rPr>
                <w:rFonts w:eastAsiaTheme="minorEastAsia" w:cstheme="minorBidi"/>
                <w:noProof/>
                <w:sz w:val="24"/>
                <w:szCs w:val="24"/>
                <w:lang w:val="en-SE" w:eastAsia="en-GB"/>
              </w:rPr>
              <w:tab/>
            </w:r>
            <w:r w:rsidRPr="00FE304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047556 \h </w:instrText>
            </w:r>
            <w:r>
              <w:rPr>
                <w:noProof/>
                <w:webHidden/>
              </w:rPr>
            </w:r>
            <w:r>
              <w:rPr>
                <w:noProof/>
                <w:webHidden/>
              </w:rPr>
              <w:fldChar w:fldCharType="separate"/>
            </w:r>
            <w:r>
              <w:rPr>
                <w:noProof/>
                <w:webHidden/>
              </w:rPr>
              <w:t>13</w:t>
            </w:r>
            <w:r>
              <w:rPr>
                <w:noProof/>
                <w:webHidden/>
              </w:rPr>
              <w:fldChar w:fldCharType="end"/>
            </w:r>
          </w:hyperlink>
        </w:p>
        <w:p w14:paraId="0963D595" w14:textId="5E3A815E"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7" w:history="1">
            <w:r w:rsidRPr="00FE3043">
              <w:rPr>
                <w:rStyle w:val="Hyperlink"/>
                <w:noProof/>
              </w:rPr>
              <w:t>5.5</w:t>
            </w:r>
            <w:r>
              <w:rPr>
                <w:rFonts w:eastAsiaTheme="minorEastAsia" w:cstheme="minorBidi"/>
                <w:b w:val="0"/>
                <w:bCs w:val="0"/>
                <w:noProof/>
                <w:sz w:val="24"/>
                <w:szCs w:val="24"/>
                <w:lang w:val="en-SE" w:eastAsia="en-GB"/>
              </w:rPr>
              <w:tab/>
            </w:r>
            <w:r w:rsidRPr="00FE3043">
              <w:rPr>
                <w:rStyle w:val="Hyperlink"/>
                <w:noProof/>
              </w:rPr>
              <w:t>Something about governance</w:t>
            </w:r>
            <w:r>
              <w:rPr>
                <w:noProof/>
                <w:webHidden/>
              </w:rPr>
              <w:tab/>
            </w:r>
            <w:r>
              <w:rPr>
                <w:noProof/>
                <w:webHidden/>
              </w:rPr>
              <w:fldChar w:fldCharType="begin"/>
            </w:r>
            <w:r>
              <w:rPr>
                <w:noProof/>
                <w:webHidden/>
              </w:rPr>
              <w:instrText xml:space="preserve"> PAGEREF _Toc132047557 \h </w:instrText>
            </w:r>
            <w:r>
              <w:rPr>
                <w:noProof/>
                <w:webHidden/>
              </w:rPr>
            </w:r>
            <w:r>
              <w:rPr>
                <w:noProof/>
                <w:webHidden/>
              </w:rPr>
              <w:fldChar w:fldCharType="separate"/>
            </w:r>
            <w:r>
              <w:rPr>
                <w:noProof/>
                <w:webHidden/>
              </w:rPr>
              <w:t>14</w:t>
            </w:r>
            <w:r>
              <w:rPr>
                <w:noProof/>
                <w:webHidden/>
              </w:rPr>
              <w:fldChar w:fldCharType="end"/>
            </w:r>
          </w:hyperlink>
        </w:p>
        <w:p w14:paraId="56057B1C" w14:textId="21170D15"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58" w:history="1">
            <w:r w:rsidRPr="00FE3043">
              <w:rPr>
                <w:rStyle w:val="Hyperlink"/>
                <w:noProof/>
              </w:rPr>
              <w:t>5.6</w:t>
            </w:r>
            <w:r>
              <w:rPr>
                <w:rFonts w:eastAsiaTheme="minorEastAsia" w:cstheme="minorBidi"/>
                <w:b w:val="0"/>
                <w:bCs w:val="0"/>
                <w:noProof/>
                <w:sz w:val="24"/>
                <w:szCs w:val="24"/>
                <w:lang w:val="en-SE" w:eastAsia="en-GB"/>
              </w:rPr>
              <w:tab/>
            </w:r>
            <w:r w:rsidRPr="00FE3043">
              <w:rPr>
                <w:rStyle w:val="Hyperlink"/>
                <w:noProof/>
              </w:rPr>
              <w:t>Something about visualisations in general (could be further up in the introduction)</w:t>
            </w:r>
            <w:r>
              <w:rPr>
                <w:noProof/>
                <w:webHidden/>
              </w:rPr>
              <w:tab/>
            </w:r>
            <w:r>
              <w:rPr>
                <w:noProof/>
                <w:webHidden/>
              </w:rPr>
              <w:fldChar w:fldCharType="begin"/>
            </w:r>
            <w:r>
              <w:rPr>
                <w:noProof/>
                <w:webHidden/>
              </w:rPr>
              <w:instrText xml:space="preserve"> PAGEREF _Toc132047558 \h </w:instrText>
            </w:r>
            <w:r>
              <w:rPr>
                <w:noProof/>
                <w:webHidden/>
              </w:rPr>
            </w:r>
            <w:r>
              <w:rPr>
                <w:noProof/>
                <w:webHidden/>
              </w:rPr>
              <w:fldChar w:fldCharType="separate"/>
            </w:r>
            <w:r>
              <w:rPr>
                <w:noProof/>
                <w:webHidden/>
              </w:rPr>
              <w:t>14</w:t>
            </w:r>
            <w:r>
              <w:rPr>
                <w:noProof/>
                <w:webHidden/>
              </w:rPr>
              <w:fldChar w:fldCharType="end"/>
            </w:r>
          </w:hyperlink>
        </w:p>
        <w:p w14:paraId="2B50D40A" w14:textId="096B94C6"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59" w:history="1">
            <w:r w:rsidRPr="00FE3043">
              <w:rPr>
                <w:rStyle w:val="Hyperlink"/>
                <w:noProof/>
              </w:rPr>
              <w:t>5.6.1</w:t>
            </w:r>
            <w:r>
              <w:rPr>
                <w:rFonts w:eastAsiaTheme="minorEastAsia" w:cstheme="minorBidi"/>
                <w:noProof/>
                <w:sz w:val="24"/>
                <w:szCs w:val="24"/>
                <w:lang w:val="en-SE" w:eastAsia="en-GB"/>
              </w:rPr>
              <w:tab/>
            </w:r>
            <w:r w:rsidRPr="00FE3043">
              <w:rPr>
                <w:rStyle w:val="Hyperlink"/>
                <w:noProof/>
              </w:rPr>
              <w:t>Different types of graphs and how they are used</w:t>
            </w:r>
            <w:r>
              <w:rPr>
                <w:noProof/>
                <w:webHidden/>
              </w:rPr>
              <w:tab/>
            </w:r>
            <w:r>
              <w:rPr>
                <w:noProof/>
                <w:webHidden/>
              </w:rPr>
              <w:fldChar w:fldCharType="begin"/>
            </w:r>
            <w:r>
              <w:rPr>
                <w:noProof/>
                <w:webHidden/>
              </w:rPr>
              <w:instrText xml:space="preserve"> PAGEREF _Toc132047559 \h </w:instrText>
            </w:r>
            <w:r>
              <w:rPr>
                <w:noProof/>
                <w:webHidden/>
              </w:rPr>
            </w:r>
            <w:r>
              <w:rPr>
                <w:noProof/>
                <w:webHidden/>
              </w:rPr>
              <w:fldChar w:fldCharType="separate"/>
            </w:r>
            <w:r>
              <w:rPr>
                <w:noProof/>
                <w:webHidden/>
              </w:rPr>
              <w:t>14</w:t>
            </w:r>
            <w:r>
              <w:rPr>
                <w:noProof/>
                <w:webHidden/>
              </w:rPr>
              <w:fldChar w:fldCharType="end"/>
            </w:r>
          </w:hyperlink>
        </w:p>
        <w:p w14:paraId="56E34891" w14:textId="5065C6CE"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0" w:history="1">
            <w:r w:rsidRPr="00FE3043">
              <w:rPr>
                <w:rStyle w:val="Hyperlink"/>
                <w:noProof/>
              </w:rPr>
              <w:t>5.6.2</w:t>
            </w:r>
            <w:r>
              <w:rPr>
                <w:rFonts w:eastAsiaTheme="minorEastAsia" w:cstheme="minorBidi"/>
                <w:noProof/>
                <w:sz w:val="24"/>
                <w:szCs w:val="24"/>
                <w:lang w:val="en-SE" w:eastAsia="en-GB"/>
              </w:rPr>
              <w:tab/>
            </w:r>
            <w:r w:rsidRPr="00FE3043">
              <w:rPr>
                <w:rStyle w:val="Hyperlink"/>
                <w:noProof/>
              </w:rPr>
              <w:t>The Force-directed graph</w:t>
            </w:r>
            <w:r>
              <w:rPr>
                <w:noProof/>
                <w:webHidden/>
              </w:rPr>
              <w:tab/>
            </w:r>
            <w:r>
              <w:rPr>
                <w:noProof/>
                <w:webHidden/>
              </w:rPr>
              <w:fldChar w:fldCharType="begin"/>
            </w:r>
            <w:r>
              <w:rPr>
                <w:noProof/>
                <w:webHidden/>
              </w:rPr>
              <w:instrText xml:space="preserve"> PAGEREF _Toc132047560 \h </w:instrText>
            </w:r>
            <w:r>
              <w:rPr>
                <w:noProof/>
                <w:webHidden/>
              </w:rPr>
            </w:r>
            <w:r>
              <w:rPr>
                <w:noProof/>
                <w:webHidden/>
              </w:rPr>
              <w:fldChar w:fldCharType="separate"/>
            </w:r>
            <w:r>
              <w:rPr>
                <w:noProof/>
                <w:webHidden/>
              </w:rPr>
              <w:t>14</w:t>
            </w:r>
            <w:r>
              <w:rPr>
                <w:noProof/>
                <w:webHidden/>
              </w:rPr>
              <w:fldChar w:fldCharType="end"/>
            </w:r>
          </w:hyperlink>
        </w:p>
        <w:p w14:paraId="6863C0B5" w14:textId="59413B1C"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61" w:history="1">
            <w:r w:rsidRPr="00FE3043">
              <w:rPr>
                <w:rStyle w:val="Hyperlink"/>
                <w:noProof/>
              </w:rPr>
              <w:t>5.7</w:t>
            </w:r>
            <w:r>
              <w:rPr>
                <w:rFonts w:eastAsiaTheme="minorEastAsia" w:cstheme="minorBidi"/>
                <w:b w:val="0"/>
                <w:bCs w:val="0"/>
                <w:noProof/>
                <w:sz w:val="24"/>
                <w:szCs w:val="24"/>
                <w:lang w:val="en-SE" w:eastAsia="en-GB"/>
              </w:rPr>
              <w:tab/>
            </w:r>
            <w:r w:rsidRPr="00FE304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047561 \h </w:instrText>
            </w:r>
            <w:r>
              <w:rPr>
                <w:noProof/>
                <w:webHidden/>
              </w:rPr>
            </w:r>
            <w:r>
              <w:rPr>
                <w:noProof/>
                <w:webHidden/>
              </w:rPr>
              <w:fldChar w:fldCharType="separate"/>
            </w:r>
            <w:r>
              <w:rPr>
                <w:noProof/>
                <w:webHidden/>
              </w:rPr>
              <w:t>14</w:t>
            </w:r>
            <w:r>
              <w:rPr>
                <w:noProof/>
                <w:webHidden/>
              </w:rPr>
              <w:fldChar w:fldCharType="end"/>
            </w:r>
          </w:hyperlink>
        </w:p>
        <w:p w14:paraId="55E4DE62" w14:textId="10AF41FB"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62" w:history="1">
            <w:r w:rsidRPr="00FE3043">
              <w:rPr>
                <w:rStyle w:val="Hyperlink"/>
                <w:noProof/>
              </w:rPr>
              <w:t>6</w:t>
            </w:r>
            <w:r>
              <w:rPr>
                <w:rFonts w:eastAsiaTheme="minorEastAsia" w:cstheme="minorBidi"/>
                <w:b w:val="0"/>
                <w:bCs w:val="0"/>
                <w:i w:val="0"/>
                <w:iCs w:val="0"/>
                <w:noProof/>
                <w:lang w:val="en-SE" w:eastAsia="en-GB"/>
              </w:rPr>
              <w:tab/>
            </w:r>
            <w:r w:rsidRPr="00FE3043">
              <w:rPr>
                <w:rStyle w:val="Hyperlink"/>
                <w:noProof/>
              </w:rPr>
              <w:t>Related works</w:t>
            </w:r>
            <w:r>
              <w:rPr>
                <w:noProof/>
                <w:webHidden/>
              </w:rPr>
              <w:tab/>
            </w:r>
            <w:r>
              <w:rPr>
                <w:noProof/>
                <w:webHidden/>
              </w:rPr>
              <w:fldChar w:fldCharType="begin"/>
            </w:r>
            <w:r>
              <w:rPr>
                <w:noProof/>
                <w:webHidden/>
              </w:rPr>
              <w:instrText xml:space="preserve"> PAGEREF _Toc132047562 \h </w:instrText>
            </w:r>
            <w:r>
              <w:rPr>
                <w:noProof/>
                <w:webHidden/>
              </w:rPr>
            </w:r>
            <w:r>
              <w:rPr>
                <w:noProof/>
                <w:webHidden/>
              </w:rPr>
              <w:fldChar w:fldCharType="separate"/>
            </w:r>
            <w:r>
              <w:rPr>
                <w:noProof/>
                <w:webHidden/>
              </w:rPr>
              <w:t>14</w:t>
            </w:r>
            <w:r>
              <w:rPr>
                <w:noProof/>
                <w:webHidden/>
              </w:rPr>
              <w:fldChar w:fldCharType="end"/>
            </w:r>
          </w:hyperlink>
        </w:p>
        <w:p w14:paraId="48342E64" w14:textId="1C5A2245"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63" w:history="1">
            <w:r w:rsidRPr="00FE3043">
              <w:rPr>
                <w:rStyle w:val="Hyperlink"/>
                <w:noProof/>
              </w:rPr>
              <w:t>7</w:t>
            </w:r>
            <w:r>
              <w:rPr>
                <w:rFonts w:eastAsiaTheme="minorEastAsia" w:cstheme="minorBidi"/>
                <w:b w:val="0"/>
                <w:bCs w:val="0"/>
                <w:i w:val="0"/>
                <w:iCs w:val="0"/>
                <w:noProof/>
                <w:lang w:val="en-SE" w:eastAsia="en-GB"/>
              </w:rPr>
              <w:tab/>
            </w:r>
            <w:r w:rsidRPr="00FE3043">
              <w:rPr>
                <w:rStyle w:val="Hyperlink"/>
                <w:noProof/>
              </w:rPr>
              <w:t>Design process and methods</w:t>
            </w:r>
            <w:r>
              <w:rPr>
                <w:noProof/>
                <w:webHidden/>
              </w:rPr>
              <w:tab/>
            </w:r>
            <w:r>
              <w:rPr>
                <w:noProof/>
                <w:webHidden/>
              </w:rPr>
              <w:fldChar w:fldCharType="begin"/>
            </w:r>
            <w:r>
              <w:rPr>
                <w:noProof/>
                <w:webHidden/>
              </w:rPr>
              <w:instrText xml:space="preserve"> PAGEREF _Toc132047563 \h </w:instrText>
            </w:r>
            <w:r>
              <w:rPr>
                <w:noProof/>
                <w:webHidden/>
              </w:rPr>
            </w:r>
            <w:r>
              <w:rPr>
                <w:noProof/>
                <w:webHidden/>
              </w:rPr>
              <w:fldChar w:fldCharType="separate"/>
            </w:r>
            <w:r>
              <w:rPr>
                <w:noProof/>
                <w:webHidden/>
              </w:rPr>
              <w:t>14</w:t>
            </w:r>
            <w:r>
              <w:rPr>
                <w:noProof/>
                <w:webHidden/>
              </w:rPr>
              <w:fldChar w:fldCharType="end"/>
            </w:r>
          </w:hyperlink>
        </w:p>
        <w:p w14:paraId="14E49589" w14:textId="3857AD44"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64" w:history="1">
            <w:r w:rsidRPr="00FE3043">
              <w:rPr>
                <w:rStyle w:val="Hyperlink"/>
                <w:noProof/>
              </w:rPr>
              <w:t>7.1</w:t>
            </w:r>
            <w:r>
              <w:rPr>
                <w:rFonts w:eastAsiaTheme="minorEastAsia" w:cstheme="minorBidi"/>
                <w:b w:val="0"/>
                <w:bCs w:val="0"/>
                <w:noProof/>
                <w:sz w:val="24"/>
                <w:szCs w:val="24"/>
                <w:lang w:val="en-SE" w:eastAsia="en-GB"/>
              </w:rPr>
              <w:tab/>
            </w:r>
            <w:r w:rsidRPr="00FE3043">
              <w:rPr>
                <w:rStyle w:val="Hyperlink"/>
                <w:noProof/>
              </w:rPr>
              <w:t>Planning</w:t>
            </w:r>
            <w:r>
              <w:rPr>
                <w:noProof/>
                <w:webHidden/>
              </w:rPr>
              <w:tab/>
            </w:r>
            <w:r>
              <w:rPr>
                <w:noProof/>
                <w:webHidden/>
              </w:rPr>
              <w:fldChar w:fldCharType="begin"/>
            </w:r>
            <w:r>
              <w:rPr>
                <w:noProof/>
                <w:webHidden/>
              </w:rPr>
              <w:instrText xml:space="preserve"> PAGEREF _Toc132047564 \h </w:instrText>
            </w:r>
            <w:r>
              <w:rPr>
                <w:noProof/>
                <w:webHidden/>
              </w:rPr>
            </w:r>
            <w:r>
              <w:rPr>
                <w:noProof/>
                <w:webHidden/>
              </w:rPr>
              <w:fldChar w:fldCharType="separate"/>
            </w:r>
            <w:r>
              <w:rPr>
                <w:noProof/>
                <w:webHidden/>
              </w:rPr>
              <w:t>14</w:t>
            </w:r>
            <w:r>
              <w:rPr>
                <w:noProof/>
                <w:webHidden/>
              </w:rPr>
              <w:fldChar w:fldCharType="end"/>
            </w:r>
          </w:hyperlink>
        </w:p>
        <w:p w14:paraId="20496F21" w14:textId="36DBC037"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5" w:history="1">
            <w:r w:rsidRPr="00FE3043">
              <w:rPr>
                <w:rStyle w:val="Hyperlink"/>
                <w:noProof/>
              </w:rPr>
              <w:t>7.1.1</w:t>
            </w:r>
            <w:r>
              <w:rPr>
                <w:rFonts w:eastAsiaTheme="minorEastAsia" w:cstheme="minorBidi"/>
                <w:noProof/>
                <w:sz w:val="24"/>
                <w:szCs w:val="24"/>
                <w:lang w:val="en-SE" w:eastAsia="en-GB"/>
              </w:rPr>
              <w:tab/>
            </w:r>
            <w:r w:rsidRPr="00FE3043">
              <w:rPr>
                <w:rStyle w:val="Hyperlink"/>
                <w:noProof/>
              </w:rPr>
              <w:t>Literature research and desktop research</w:t>
            </w:r>
            <w:r>
              <w:rPr>
                <w:noProof/>
                <w:webHidden/>
              </w:rPr>
              <w:tab/>
            </w:r>
            <w:r>
              <w:rPr>
                <w:noProof/>
                <w:webHidden/>
              </w:rPr>
              <w:fldChar w:fldCharType="begin"/>
            </w:r>
            <w:r>
              <w:rPr>
                <w:noProof/>
                <w:webHidden/>
              </w:rPr>
              <w:instrText xml:space="preserve"> PAGEREF _Toc132047565 \h </w:instrText>
            </w:r>
            <w:r>
              <w:rPr>
                <w:noProof/>
                <w:webHidden/>
              </w:rPr>
            </w:r>
            <w:r>
              <w:rPr>
                <w:noProof/>
                <w:webHidden/>
              </w:rPr>
              <w:fldChar w:fldCharType="separate"/>
            </w:r>
            <w:r>
              <w:rPr>
                <w:noProof/>
                <w:webHidden/>
              </w:rPr>
              <w:t>15</w:t>
            </w:r>
            <w:r>
              <w:rPr>
                <w:noProof/>
                <w:webHidden/>
              </w:rPr>
              <w:fldChar w:fldCharType="end"/>
            </w:r>
          </w:hyperlink>
        </w:p>
        <w:p w14:paraId="3C390DF8" w14:textId="6E348ABA"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6" w:history="1">
            <w:r w:rsidRPr="00FE3043">
              <w:rPr>
                <w:rStyle w:val="Hyperlink"/>
                <w:noProof/>
              </w:rPr>
              <w:t>7.1.2</w:t>
            </w:r>
            <w:r>
              <w:rPr>
                <w:rFonts w:eastAsiaTheme="minorEastAsia" w:cstheme="minorBidi"/>
                <w:noProof/>
                <w:sz w:val="24"/>
                <w:szCs w:val="24"/>
                <w:lang w:val="en-SE" w:eastAsia="en-GB"/>
              </w:rPr>
              <w:tab/>
            </w:r>
            <w:r w:rsidRPr="00FE3043">
              <w:rPr>
                <w:rStyle w:val="Hyperlink"/>
                <w:noProof/>
              </w:rPr>
              <w:t>Critical reflection on the double diamond</w:t>
            </w:r>
            <w:r>
              <w:rPr>
                <w:noProof/>
                <w:webHidden/>
              </w:rPr>
              <w:tab/>
            </w:r>
            <w:r>
              <w:rPr>
                <w:noProof/>
                <w:webHidden/>
              </w:rPr>
              <w:fldChar w:fldCharType="begin"/>
            </w:r>
            <w:r>
              <w:rPr>
                <w:noProof/>
                <w:webHidden/>
              </w:rPr>
              <w:instrText xml:space="preserve"> PAGEREF _Toc132047566 \h </w:instrText>
            </w:r>
            <w:r>
              <w:rPr>
                <w:noProof/>
                <w:webHidden/>
              </w:rPr>
            </w:r>
            <w:r>
              <w:rPr>
                <w:noProof/>
                <w:webHidden/>
              </w:rPr>
              <w:fldChar w:fldCharType="separate"/>
            </w:r>
            <w:r>
              <w:rPr>
                <w:noProof/>
                <w:webHidden/>
              </w:rPr>
              <w:t>15</w:t>
            </w:r>
            <w:r>
              <w:rPr>
                <w:noProof/>
                <w:webHidden/>
              </w:rPr>
              <w:fldChar w:fldCharType="end"/>
            </w:r>
          </w:hyperlink>
        </w:p>
        <w:p w14:paraId="73D9B9C8" w14:textId="338979F2"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7" w:history="1">
            <w:r w:rsidRPr="00FE3043">
              <w:rPr>
                <w:rStyle w:val="Hyperlink"/>
                <w:noProof/>
              </w:rPr>
              <w:t>7.1.3</w:t>
            </w:r>
            <w:r>
              <w:rPr>
                <w:rFonts w:eastAsiaTheme="minorEastAsia" w:cstheme="minorBidi"/>
                <w:noProof/>
                <w:sz w:val="24"/>
                <w:szCs w:val="24"/>
                <w:lang w:val="en-SE" w:eastAsia="en-GB"/>
              </w:rPr>
              <w:tab/>
            </w:r>
            <w:r w:rsidRPr="00FE3043">
              <w:rPr>
                <w:rStyle w:val="Hyperlink"/>
                <w:noProof/>
              </w:rPr>
              <w:t>User Centred Design</w:t>
            </w:r>
            <w:r>
              <w:rPr>
                <w:noProof/>
                <w:webHidden/>
              </w:rPr>
              <w:tab/>
            </w:r>
            <w:r>
              <w:rPr>
                <w:noProof/>
                <w:webHidden/>
              </w:rPr>
              <w:fldChar w:fldCharType="begin"/>
            </w:r>
            <w:r>
              <w:rPr>
                <w:noProof/>
                <w:webHidden/>
              </w:rPr>
              <w:instrText xml:space="preserve"> PAGEREF _Toc132047567 \h </w:instrText>
            </w:r>
            <w:r>
              <w:rPr>
                <w:noProof/>
                <w:webHidden/>
              </w:rPr>
            </w:r>
            <w:r>
              <w:rPr>
                <w:noProof/>
                <w:webHidden/>
              </w:rPr>
              <w:fldChar w:fldCharType="separate"/>
            </w:r>
            <w:r>
              <w:rPr>
                <w:noProof/>
                <w:webHidden/>
              </w:rPr>
              <w:t>15</w:t>
            </w:r>
            <w:r>
              <w:rPr>
                <w:noProof/>
                <w:webHidden/>
              </w:rPr>
              <w:fldChar w:fldCharType="end"/>
            </w:r>
          </w:hyperlink>
        </w:p>
        <w:p w14:paraId="02B933EF" w14:textId="042F6C33"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68" w:history="1">
            <w:r w:rsidRPr="00FE3043">
              <w:rPr>
                <w:rStyle w:val="Hyperlink"/>
                <w:noProof/>
              </w:rPr>
              <w:t>7.2</w:t>
            </w:r>
            <w:r>
              <w:rPr>
                <w:rFonts w:eastAsiaTheme="minorEastAsia" w:cstheme="minorBidi"/>
                <w:b w:val="0"/>
                <w:bCs w:val="0"/>
                <w:noProof/>
                <w:sz w:val="24"/>
                <w:szCs w:val="24"/>
                <w:lang w:val="en-SE" w:eastAsia="en-GB"/>
              </w:rPr>
              <w:tab/>
            </w:r>
            <w:r w:rsidRPr="00FE3043">
              <w:rPr>
                <w:rStyle w:val="Hyperlink"/>
                <w:noProof/>
              </w:rPr>
              <w:t>Early design stages</w:t>
            </w:r>
            <w:r>
              <w:rPr>
                <w:noProof/>
                <w:webHidden/>
              </w:rPr>
              <w:tab/>
            </w:r>
            <w:r>
              <w:rPr>
                <w:noProof/>
                <w:webHidden/>
              </w:rPr>
              <w:fldChar w:fldCharType="begin"/>
            </w:r>
            <w:r>
              <w:rPr>
                <w:noProof/>
                <w:webHidden/>
              </w:rPr>
              <w:instrText xml:space="preserve"> PAGEREF _Toc132047568 \h </w:instrText>
            </w:r>
            <w:r>
              <w:rPr>
                <w:noProof/>
                <w:webHidden/>
              </w:rPr>
            </w:r>
            <w:r>
              <w:rPr>
                <w:noProof/>
                <w:webHidden/>
              </w:rPr>
              <w:fldChar w:fldCharType="separate"/>
            </w:r>
            <w:r>
              <w:rPr>
                <w:noProof/>
                <w:webHidden/>
              </w:rPr>
              <w:t>15</w:t>
            </w:r>
            <w:r>
              <w:rPr>
                <w:noProof/>
                <w:webHidden/>
              </w:rPr>
              <w:fldChar w:fldCharType="end"/>
            </w:r>
          </w:hyperlink>
        </w:p>
        <w:p w14:paraId="1609F81F" w14:textId="23BB059B"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69" w:history="1">
            <w:r w:rsidRPr="00FE3043">
              <w:rPr>
                <w:rStyle w:val="Hyperlink"/>
                <w:noProof/>
              </w:rPr>
              <w:t>7.2.1</w:t>
            </w:r>
            <w:r>
              <w:rPr>
                <w:rFonts w:eastAsiaTheme="minorEastAsia" w:cstheme="minorBidi"/>
                <w:noProof/>
                <w:sz w:val="24"/>
                <w:szCs w:val="24"/>
                <w:lang w:val="en-SE" w:eastAsia="en-GB"/>
              </w:rPr>
              <w:tab/>
            </w:r>
            <w:r w:rsidRPr="00FE3043">
              <w:rPr>
                <w:rStyle w:val="Hyperlink"/>
                <w:noProof/>
              </w:rPr>
              <w:t>Interviews as a research method</w:t>
            </w:r>
            <w:r>
              <w:rPr>
                <w:noProof/>
                <w:webHidden/>
              </w:rPr>
              <w:tab/>
            </w:r>
            <w:r>
              <w:rPr>
                <w:noProof/>
                <w:webHidden/>
              </w:rPr>
              <w:fldChar w:fldCharType="begin"/>
            </w:r>
            <w:r>
              <w:rPr>
                <w:noProof/>
                <w:webHidden/>
              </w:rPr>
              <w:instrText xml:space="preserve"> PAGEREF _Toc132047569 \h </w:instrText>
            </w:r>
            <w:r>
              <w:rPr>
                <w:noProof/>
                <w:webHidden/>
              </w:rPr>
            </w:r>
            <w:r>
              <w:rPr>
                <w:noProof/>
                <w:webHidden/>
              </w:rPr>
              <w:fldChar w:fldCharType="separate"/>
            </w:r>
            <w:r>
              <w:rPr>
                <w:noProof/>
                <w:webHidden/>
              </w:rPr>
              <w:t>15</w:t>
            </w:r>
            <w:r>
              <w:rPr>
                <w:noProof/>
                <w:webHidden/>
              </w:rPr>
              <w:fldChar w:fldCharType="end"/>
            </w:r>
          </w:hyperlink>
        </w:p>
        <w:p w14:paraId="17807BC2" w14:textId="1C327B56"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0" w:history="1">
            <w:r w:rsidRPr="00FE3043">
              <w:rPr>
                <w:rStyle w:val="Hyperlink"/>
                <w:noProof/>
                <w:lang w:eastAsia="en-GB"/>
              </w:rPr>
              <w:t>7.2.2</w:t>
            </w:r>
            <w:r>
              <w:rPr>
                <w:rFonts w:eastAsiaTheme="minorEastAsia" w:cstheme="minorBidi"/>
                <w:noProof/>
                <w:sz w:val="24"/>
                <w:szCs w:val="24"/>
                <w:lang w:val="en-SE" w:eastAsia="en-GB"/>
              </w:rPr>
              <w:tab/>
            </w:r>
            <w:r w:rsidRPr="00FE3043">
              <w:rPr>
                <w:rStyle w:val="Hyperlink"/>
                <w:noProof/>
                <w:lang w:eastAsia="en-GB"/>
              </w:rPr>
              <w:t>Exploratory discussions</w:t>
            </w:r>
            <w:r>
              <w:rPr>
                <w:noProof/>
                <w:webHidden/>
              </w:rPr>
              <w:tab/>
            </w:r>
            <w:r>
              <w:rPr>
                <w:noProof/>
                <w:webHidden/>
              </w:rPr>
              <w:fldChar w:fldCharType="begin"/>
            </w:r>
            <w:r>
              <w:rPr>
                <w:noProof/>
                <w:webHidden/>
              </w:rPr>
              <w:instrText xml:space="preserve"> PAGEREF _Toc132047570 \h </w:instrText>
            </w:r>
            <w:r>
              <w:rPr>
                <w:noProof/>
                <w:webHidden/>
              </w:rPr>
            </w:r>
            <w:r>
              <w:rPr>
                <w:noProof/>
                <w:webHidden/>
              </w:rPr>
              <w:fldChar w:fldCharType="separate"/>
            </w:r>
            <w:r>
              <w:rPr>
                <w:noProof/>
                <w:webHidden/>
              </w:rPr>
              <w:t>15</w:t>
            </w:r>
            <w:r>
              <w:rPr>
                <w:noProof/>
                <w:webHidden/>
              </w:rPr>
              <w:fldChar w:fldCharType="end"/>
            </w:r>
          </w:hyperlink>
        </w:p>
        <w:p w14:paraId="37187853" w14:textId="0753B98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1" w:history="1">
            <w:r w:rsidRPr="00FE3043">
              <w:rPr>
                <w:rStyle w:val="Hyperlink"/>
                <w:noProof/>
              </w:rPr>
              <w:t>7.2.3</w:t>
            </w:r>
            <w:r>
              <w:rPr>
                <w:rFonts w:eastAsiaTheme="minorEastAsia" w:cstheme="minorBidi"/>
                <w:noProof/>
                <w:sz w:val="24"/>
                <w:szCs w:val="24"/>
                <w:lang w:val="en-SE" w:eastAsia="en-GB"/>
              </w:rPr>
              <w:tab/>
            </w:r>
            <w:r w:rsidRPr="00FE3043">
              <w:rPr>
                <w:rStyle w:val="Hyperlink"/>
                <w:noProof/>
              </w:rPr>
              <w:t>Drawbacks</w:t>
            </w:r>
            <w:r>
              <w:rPr>
                <w:noProof/>
                <w:webHidden/>
              </w:rPr>
              <w:tab/>
            </w:r>
            <w:r>
              <w:rPr>
                <w:noProof/>
                <w:webHidden/>
              </w:rPr>
              <w:fldChar w:fldCharType="begin"/>
            </w:r>
            <w:r>
              <w:rPr>
                <w:noProof/>
                <w:webHidden/>
              </w:rPr>
              <w:instrText xml:space="preserve"> PAGEREF _Toc132047571 \h </w:instrText>
            </w:r>
            <w:r>
              <w:rPr>
                <w:noProof/>
                <w:webHidden/>
              </w:rPr>
            </w:r>
            <w:r>
              <w:rPr>
                <w:noProof/>
                <w:webHidden/>
              </w:rPr>
              <w:fldChar w:fldCharType="separate"/>
            </w:r>
            <w:r>
              <w:rPr>
                <w:noProof/>
                <w:webHidden/>
              </w:rPr>
              <w:t>16</w:t>
            </w:r>
            <w:r>
              <w:rPr>
                <w:noProof/>
                <w:webHidden/>
              </w:rPr>
              <w:fldChar w:fldCharType="end"/>
            </w:r>
          </w:hyperlink>
        </w:p>
        <w:p w14:paraId="40CCE07E" w14:textId="75B731E0"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2" w:history="1">
            <w:r w:rsidRPr="00FE3043">
              <w:rPr>
                <w:rStyle w:val="Hyperlink"/>
                <w:noProof/>
              </w:rPr>
              <w:t>7.2.4</w:t>
            </w:r>
            <w:r>
              <w:rPr>
                <w:rFonts w:eastAsiaTheme="minorEastAsia" w:cstheme="minorBidi"/>
                <w:noProof/>
                <w:sz w:val="24"/>
                <w:szCs w:val="24"/>
                <w:lang w:val="en-SE" w:eastAsia="en-GB"/>
              </w:rPr>
              <w:tab/>
            </w:r>
            <w:r w:rsidRPr="00FE3043">
              <w:rPr>
                <w:rStyle w:val="Hyperlink"/>
                <w:noProof/>
              </w:rPr>
              <w:t>Analysis process</w:t>
            </w:r>
            <w:r>
              <w:rPr>
                <w:noProof/>
                <w:webHidden/>
              </w:rPr>
              <w:tab/>
            </w:r>
            <w:r>
              <w:rPr>
                <w:noProof/>
                <w:webHidden/>
              </w:rPr>
              <w:fldChar w:fldCharType="begin"/>
            </w:r>
            <w:r>
              <w:rPr>
                <w:noProof/>
                <w:webHidden/>
              </w:rPr>
              <w:instrText xml:space="preserve"> PAGEREF _Toc132047572 \h </w:instrText>
            </w:r>
            <w:r>
              <w:rPr>
                <w:noProof/>
                <w:webHidden/>
              </w:rPr>
            </w:r>
            <w:r>
              <w:rPr>
                <w:noProof/>
                <w:webHidden/>
              </w:rPr>
              <w:fldChar w:fldCharType="separate"/>
            </w:r>
            <w:r>
              <w:rPr>
                <w:noProof/>
                <w:webHidden/>
              </w:rPr>
              <w:t>17</w:t>
            </w:r>
            <w:r>
              <w:rPr>
                <w:noProof/>
                <w:webHidden/>
              </w:rPr>
              <w:fldChar w:fldCharType="end"/>
            </w:r>
          </w:hyperlink>
        </w:p>
        <w:p w14:paraId="0ECD2189" w14:textId="52222929"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3" w:history="1">
            <w:r w:rsidRPr="00FE3043">
              <w:rPr>
                <w:rStyle w:val="Hyperlink"/>
                <w:noProof/>
                <w:lang w:eastAsia="en-GB"/>
              </w:rPr>
              <w:t>7.2.5</w:t>
            </w:r>
            <w:r>
              <w:rPr>
                <w:rFonts w:eastAsiaTheme="minorEastAsia" w:cstheme="minorBidi"/>
                <w:noProof/>
                <w:sz w:val="24"/>
                <w:szCs w:val="24"/>
                <w:lang w:val="en-SE" w:eastAsia="en-GB"/>
              </w:rPr>
              <w:tab/>
            </w:r>
            <w:r w:rsidRPr="00FE3043">
              <w:rPr>
                <w:rStyle w:val="Hyperlink"/>
                <w:noProof/>
                <w:lang w:eastAsia="en-GB"/>
              </w:rPr>
              <w:t>Results from inte</w:t>
            </w:r>
            <w:r w:rsidRPr="00FE3043">
              <w:rPr>
                <w:rStyle w:val="Hyperlink"/>
                <w:noProof/>
                <w:lang w:eastAsia="en-GB"/>
              </w:rPr>
              <w:t>r</w:t>
            </w:r>
            <w:r w:rsidRPr="00FE3043">
              <w:rPr>
                <w:rStyle w:val="Hyperlink"/>
                <w:noProof/>
                <w:lang w:eastAsia="en-GB"/>
              </w:rPr>
              <w:t>views</w:t>
            </w:r>
            <w:r>
              <w:rPr>
                <w:noProof/>
                <w:webHidden/>
              </w:rPr>
              <w:tab/>
            </w:r>
            <w:r>
              <w:rPr>
                <w:noProof/>
                <w:webHidden/>
              </w:rPr>
              <w:fldChar w:fldCharType="begin"/>
            </w:r>
            <w:r>
              <w:rPr>
                <w:noProof/>
                <w:webHidden/>
              </w:rPr>
              <w:instrText xml:space="preserve"> PAGEREF _Toc132047573 \h </w:instrText>
            </w:r>
            <w:r>
              <w:rPr>
                <w:noProof/>
                <w:webHidden/>
              </w:rPr>
            </w:r>
            <w:r>
              <w:rPr>
                <w:noProof/>
                <w:webHidden/>
              </w:rPr>
              <w:fldChar w:fldCharType="separate"/>
            </w:r>
            <w:r>
              <w:rPr>
                <w:noProof/>
                <w:webHidden/>
              </w:rPr>
              <w:t>18</w:t>
            </w:r>
            <w:r>
              <w:rPr>
                <w:noProof/>
                <w:webHidden/>
              </w:rPr>
              <w:fldChar w:fldCharType="end"/>
            </w:r>
          </w:hyperlink>
        </w:p>
        <w:p w14:paraId="6E8C3D7D" w14:textId="6037B0D2"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4" w:history="1">
            <w:r w:rsidRPr="00FE3043">
              <w:rPr>
                <w:rStyle w:val="Hyperlink"/>
                <w:noProof/>
              </w:rPr>
              <w:t>7.2.6</w:t>
            </w:r>
            <w:r>
              <w:rPr>
                <w:rFonts w:eastAsiaTheme="minorEastAsia" w:cstheme="minorBidi"/>
                <w:noProof/>
                <w:sz w:val="24"/>
                <w:szCs w:val="24"/>
                <w:lang w:val="en-SE" w:eastAsia="en-GB"/>
              </w:rPr>
              <w:tab/>
            </w:r>
            <w:r w:rsidRPr="00FE3043">
              <w:rPr>
                <w:rStyle w:val="Hyperlink"/>
                <w:noProof/>
              </w:rPr>
              <w:t>Sketching &amp; Prototyping</w:t>
            </w:r>
            <w:r>
              <w:rPr>
                <w:noProof/>
                <w:webHidden/>
              </w:rPr>
              <w:tab/>
            </w:r>
            <w:r>
              <w:rPr>
                <w:noProof/>
                <w:webHidden/>
              </w:rPr>
              <w:fldChar w:fldCharType="begin"/>
            </w:r>
            <w:r>
              <w:rPr>
                <w:noProof/>
                <w:webHidden/>
              </w:rPr>
              <w:instrText xml:space="preserve"> PAGEREF _Toc132047574 \h </w:instrText>
            </w:r>
            <w:r>
              <w:rPr>
                <w:noProof/>
                <w:webHidden/>
              </w:rPr>
            </w:r>
            <w:r>
              <w:rPr>
                <w:noProof/>
                <w:webHidden/>
              </w:rPr>
              <w:fldChar w:fldCharType="separate"/>
            </w:r>
            <w:r>
              <w:rPr>
                <w:noProof/>
                <w:webHidden/>
              </w:rPr>
              <w:t>22</w:t>
            </w:r>
            <w:r>
              <w:rPr>
                <w:noProof/>
                <w:webHidden/>
              </w:rPr>
              <w:fldChar w:fldCharType="end"/>
            </w:r>
          </w:hyperlink>
        </w:p>
        <w:p w14:paraId="151FD182" w14:textId="53B5F777"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75" w:history="1">
            <w:r w:rsidRPr="00FE3043">
              <w:rPr>
                <w:rStyle w:val="Hyperlink"/>
                <w:noProof/>
              </w:rPr>
              <w:t>7.3</w:t>
            </w:r>
            <w:r>
              <w:rPr>
                <w:rFonts w:eastAsiaTheme="minorEastAsia" w:cstheme="minorBidi"/>
                <w:b w:val="0"/>
                <w:bCs w:val="0"/>
                <w:noProof/>
                <w:sz w:val="24"/>
                <w:szCs w:val="24"/>
                <w:lang w:val="en-SE" w:eastAsia="en-GB"/>
              </w:rPr>
              <w:tab/>
            </w:r>
            <w:r w:rsidRPr="00FE3043">
              <w:rPr>
                <w:rStyle w:val="Hyperlink"/>
                <w:noProof/>
              </w:rPr>
              <w:t>Iterating on designs</w:t>
            </w:r>
            <w:r>
              <w:rPr>
                <w:noProof/>
                <w:webHidden/>
              </w:rPr>
              <w:tab/>
            </w:r>
            <w:r>
              <w:rPr>
                <w:noProof/>
                <w:webHidden/>
              </w:rPr>
              <w:fldChar w:fldCharType="begin"/>
            </w:r>
            <w:r>
              <w:rPr>
                <w:noProof/>
                <w:webHidden/>
              </w:rPr>
              <w:instrText xml:space="preserve"> PAGEREF _Toc132047575 \h </w:instrText>
            </w:r>
            <w:r>
              <w:rPr>
                <w:noProof/>
                <w:webHidden/>
              </w:rPr>
            </w:r>
            <w:r>
              <w:rPr>
                <w:noProof/>
                <w:webHidden/>
              </w:rPr>
              <w:fldChar w:fldCharType="separate"/>
            </w:r>
            <w:r>
              <w:rPr>
                <w:noProof/>
                <w:webHidden/>
              </w:rPr>
              <w:t>23</w:t>
            </w:r>
            <w:r>
              <w:rPr>
                <w:noProof/>
                <w:webHidden/>
              </w:rPr>
              <w:fldChar w:fldCharType="end"/>
            </w:r>
          </w:hyperlink>
        </w:p>
        <w:p w14:paraId="00B52DB0" w14:textId="19081A54"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6" w:history="1">
            <w:r w:rsidRPr="00FE3043">
              <w:rPr>
                <w:rStyle w:val="Hyperlink"/>
                <w:noProof/>
              </w:rPr>
              <w:t>7.3.1</w:t>
            </w:r>
            <w:r>
              <w:rPr>
                <w:rFonts w:eastAsiaTheme="minorEastAsia" w:cstheme="minorBidi"/>
                <w:noProof/>
                <w:sz w:val="24"/>
                <w:szCs w:val="24"/>
                <w:lang w:val="en-SE" w:eastAsia="en-GB"/>
              </w:rPr>
              <w:tab/>
            </w:r>
            <w:r w:rsidRPr="00FE3043">
              <w:rPr>
                <w:rStyle w:val="Hyperlink"/>
                <w:noProof/>
              </w:rPr>
              <w:t>User testing</w:t>
            </w:r>
            <w:r>
              <w:rPr>
                <w:noProof/>
                <w:webHidden/>
              </w:rPr>
              <w:tab/>
            </w:r>
            <w:r>
              <w:rPr>
                <w:noProof/>
                <w:webHidden/>
              </w:rPr>
              <w:fldChar w:fldCharType="begin"/>
            </w:r>
            <w:r>
              <w:rPr>
                <w:noProof/>
                <w:webHidden/>
              </w:rPr>
              <w:instrText xml:space="preserve"> PAGEREF _Toc132047576 \h </w:instrText>
            </w:r>
            <w:r>
              <w:rPr>
                <w:noProof/>
                <w:webHidden/>
              </w:rPr>
            </w:r>
            <w:r>
              <w:rPr>
                <w:noProof/>
                <w:webHidden/>
              </w:rPr>
              <w:fldChar w:fldCharType="separate"/>
            </w:r>
            <w:r>
              <w:rPr>
                <w:noProof/>
                <w:webHidden/>
              </w:rPr>
              <w:t>23</w:t>
            </w:r>
            <w:r>
              <w:rPr>
                <w:noProof/>
                <w:webHidden/>
              </w:rPr>
              <w:fldChar w:fldCharType="end"/>
            </w:r>
          </w:hyperlink>
        </w:p>
        <w:p w14:paraId="41A67B06" w14:textId="385CB0D1" w:rsidR="00A302A2" w:rsidRDefault="00A302A2">
          <w:pPr>
            <w:pStyle w:val="TOC2"/>
            <w:tabs>
              <w:tab w:val="left" w:pos="880"/>
              <w:tab w:val="right" w:leader="dot" w:pos="7395"/>
            </w:tabs>
            <w:rPr>
              <w:rFonts w:eastAsiaTheme="minorEastAsia" w:cstheme="minorBidi"/>
              <w:b w:val="0"/>
              <w:bCs w:val="0"/>
              <w:noProof/>
              <w:sz w:val="24"/>
              <w:szCs w:val="24"/>
              <w:lang w:val="en-SE" w:eastAsia="en-GB"/>
            </w:rPr>
          </w:pPr>
          <w:hyperlink w:anchor="_Toc132047577" w:history="1">
            <w:r w:rsidRPr="00FE3043">
              <w:rPr>
                <w:rStyle w:val="Hyperlink"/>
                <w:noProof/>
              </w:rPr>
              <w:t>7.4</w:t>
            </w:r>
            <w:r>
              <w:rPr>
                <w:rFonts w:eastAsiaTheme="minorEastAsia" w:cstheme="minorBidi"/>
                <w:b w:val="0"/>
                <w:bCs w:val="0"/>
                <w:noProof/>
                <w:sz w:val="24"/>
                <w:szCs w:val="24"/>
                <w:lang w:val="en-SE" w:eastAsia="en-GB"/>
              </w:rPr>
              <w:tab/>
            </w:r>
            <w:r w:rsidRPr="00FE3043">
              <w:rPr>
                <w:rStyle w:val="Hyperlink"/>
                <w:noProof/>
              </w:rPr>
              <w:t>Final design</w:t>
            </w:r>
            <w:r w:rsidRPr="00FE3043">
              <w:rPr>
                <w:rStyle w:val="Hyperlink"/>
                <w:noProof/>
              </w:rPr>
              <w:t xml:space="preserve"> </w:t>
            </w:r>
            <w:r w:rsidRPr="00FE3043">
              <w:rPr>
                <w:rStyle w:val="Hyperlink"/>
                <w:noProof/>
              </w:rPr>
              <w:t>contribution</w:t>
            </w:r>
            <w:r>
              <w:rPr>
                <w:noProof/>
                <w:webHidden/>
              </w:rPr>
              <w:tab/>
            </w:r>
            <w:r>
              <w:rPr>
                <w:noProof/>
                <w:webHidden/>
              </w:rPr>
              <w:fldChar w:fldCharType="begin"/>
            </w:r>
            <w:r>
              <w:rPr>
                <w:noProof/>
                <w:webHidden/>
              </w:rPr>
              <w:instrText xml:space="preserve"> PAGEREF _Toc132047577 \h </w:instrText>
            </w:r>
            <w:r>
              <w:rPr>
                <w:noProof/>
                <w:webHidden/>
              </w:rPr>
            </w:r>
            <w:r>
              <w:rPr>
                <w:noProof/>
                <w:webHidden/>
              </w:rPr>
              <w:fldChar w:fldCharType="separate"/>
            </w:r>
            <w:r>
              <w:rPr>
                <w:noProof/>
                <w:webHidden/>
              </w:rPr>
              <w:t>23</w:t>
            </w:r>
            <w:r>
              <w:rPr>
                <w:noProof/>
                <w:webHidden/>
              </w:rPr>
              <w:fldChar w:fldCharType="end"/>
            </w:r>
          </w:hyperlink>
        </w:p>
        <w:p w14:paraId="2ACA76F7" w14:textId="3CE9CA4B"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8" w:history="1">
            <w:r w:rsidRPr="00FE3043">
              <w:rPr>
                <w:rStyle w:val="Hyperlink"/>
                <w:noProof/>
              </w:rPr>
              <w:t>7.4.1</w:t>
            </w:r>
            <w:r>
              <w:rPr>
                <w:rFonts w:eastAsiaTheme="minorEastAsia" w:cstheme="minorBidi"/>
                <w:noProof/>
                <w:sz w:val="24"/>
                <w:szCs w:val="24"/>
                <w:lang w:val="en-SE" w:eastAsia="en-GB"/>
              </w:rPr>
              <w:tab/>
            </w:r>
            <w:r w:rsidRPr="00FE3043">
              <w:rPr>
                <w:rStyle w:val="Hyperlink"/>
                <w:noProof/>
              </w:rPr>
              <w:t>Visual</w:t>
            </w:r>
            <w:r>
              <w:rPr>
                <w:noProof/>
                <w:webHidden/>
              </w:rPr>
              <w:tab/>
            </w:r>
            <w:r>
              <w:rPr>
                <w:noProof/>
                <w:webHidden/>
              </w:rPr>
              <w:fldChar w:fldCharType="begin"/>
            </w:r>
            <w:r>
              <w:rPr>
                <w:noProof/>
                <w:webHidden/>
              </w:rPr>
              <w:instrText xml:space="preserve"> PAGEREF _Toc132047578 \h </w:instrText>
            </w:r>
            <w:r>
              <w:rPr>
                <w:noProof/>
                <w:webHidden/>
              </w:rPr>
            </w:r>
            <w:r>
              <w:rPr>
                <w:noProof/>
                <w:webHidden/>
              </w:rPr>
              <w:fldChar w:fldCharType="separate"/>
            </w:r>
            <w:r>
              <w:rPr>
                <w:noProof/>
                <w:webHidden/>
              </w:rPr>
              <w:t>23</w:t>
            </w:r>
            <w:r>
              <w:rPr>
                <w:noProof/>
                <w:webHidden/>
              </w:rPr>
              <w:fldChar w:fldCharType="end"/>
            </w:r>
          </w:hyperlink>
        </w:p>
        <w:p w14:paraId="3442A23F" w14:textId="298136D5" w:rsidR="00A302A2" w:rsidRDefault="00A302A2">
          <w:pPr>
            <w:pStyle w:val="TOC3"/>
            <w:tabs>
              <w:tab w:val="left" w:pos="1100"/>
              <w:tab w:val="right" w:leader="dot" w:pos="7395"/>
            </w:tabs>
            <w:rPr>
              <w:rFonts w:eastAsiaTheme="minorEastAsia" w:cstheme="minorBidi"/>
              <w:noProof/>
              <w:sz w:val="24"/>
              <w:szCs w:val="24"/>
              <w:lang w:val="en-SE" w:eastAsia="en-GB"/>
            </w:rPr>
          </w:pPr>
          <w:hyperlink w:anchor="_Toc132047579" w:history="1">
            <w:r w:rsidRPr="00FE3043">
              <w:rPr>
                <w:rStyle w:val="Hyperlink"/>
                <w:noProof/>
              </w:rPr>
              <w:t>7.4.2</w:t>
            </w:r>
            <w:r>
              <w:rPr>
                <w:rFonts w:eastAsiaTheme="minorEastAsia" w:cstheme="minorBidi"/>
                <w:noProof/>
                <w:sz w:val="24"/>
                <w:szCs w:val="24"/>
                <w:lang w:val="en-SE" w:eastAsia="en-GB"/>
              </w:rPr>
              <w:tab/>
            </w:r>
            <w:r w:rsidRPr="00FE3043">
              <w:rPr>
                <w:rStyle w:val="Hyperlink"/>
                <w:noProof/>
              </w:rPr>
              <w:t>Interactive</w:t>
            </w:r>
            <w:r>
              <w:rPr>
                <w:noProof/>
                <w:webHidden/>
              </w:rPr>
              <w:tab/>
            </w:r>
            <w:r>
              <w:rPr>
                <w:noProof/>
                <w:webHidden/>
              </w:rPr>
              <w:fldChar w:fldCharType="begin"/>
            </w:r>
            <w:r>
              <w:rPr>
                <w:noProof/>
                <w:webHidden/>
              </w:rPr>
              <w:instrText xml:space="preserve"> PAGEREF _Toc132047579 \h </w:instrText>
            </w:r>
            <w:r>
              <w:rPr>
                <w:noProof/>
                <w:webHidden/>
              </w:rPr>
            </w:r>
            <w:r>
              <w:rPr>
                <w:noProof/>
                <w:webHidden/>
              </w:rPr>
              <w:fldChar w:fldCharType="separate"/>
            </w:r>
            <w:r>
              <w:rPr>
                <w:noProof/>
                <w:webHidden/>
              </w:rPr>
              <w:t>23</w:t>
            </w:r>
            <w:r>
              <w:rPr>
                <w:noProof/>
                <w:webHidden/>
              </w:rPr>
              <w:fldChar w:fldCharType="end"/>
            </w:r>
          </w:hyperlink>
        </w:p>
        <w:p w14:paraId="7B570D6B" w14:textId="71A3E6A9"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80" w:history="1">
            <w:r w:rsidRPr="00FE3043">
              <w:rPr>
                <w:rStyle w:val="Hyperlink"/>
                <w:noProof/>
              </w:rPr>
              <w:t>8</w:t>
            </w:r>
            <w:r>
              <w:rPr>
                <w:rFonts w:eastAsiaTheme="minorEastAsia" w:cstheme="minorBidi"/>
                <w:b w:val="0"/>
                <w:bCs w:val="0"/>
                <w:i w:val="0"/>
                <w:iCs w:val="0"/>
                <w:noProof/>
                <w:lang w:val="en-SE" w:eastAsia="en-GB"/>
              </w:rPr>
              <w:tab/>
            </w:r>
            <w:r w:rsidRPr="00FE3043">
              <w:rPr>
                <w:rStyle w:val="Hyperlink"/>
                <w:noProof/>
              </w:rPr>
              <w:t>The Design</w:t>
            </w:r>
            <w:r>
              <w:rPr>
                <w:noProof/>
                <w:webHidden/>
              </w:rPr>
              <w:tab/>
            </w:r>
            <w:r>
              <w:rPr>
                <w:noProof/>
                <w:webHidden/>
              </w:rPr>
              <w:fldChar w:fldCharType="begin"/>
            </w:r>
            <w:r>
              <w:rPr>
                <w:noProof/>
                <w:webHidden/>
              </w:rPr>
              <w:instrText xml:space="preserve"> PAGEREF _Toc132047580 \h </w:instrText>
            </w:r>
            <w:r>
              <w:rPr>
                <w:noProof/>
                <w:webHidden/>
              </w:rPr>
            </w:r>
            <w:r>
              <w:rPr>
                <w:noProof/>
                <w:webHidden/>
              </w:rPr>
              <w:fldChar w:fldCharType="separate"/>
            </w:r>
            <w:r>
              <w:rPr>
                <w:noProof/>
                <w:webHidden/>
              </w:rPr>
              <w:t>23</w:t>
            </w:r>
            <w:r>
              <w:rPr>
                <w:noProof/>
                <w:webHidden/>
              </w:rPr>
              <w:fldChar w:fldCharType="end"/>
            </w:r>
          </w:hyperlink>
        </w:p>
        <w:p w14:paraId="55AACD76" w14:textId="0F877BF6" w:rsidR="00A302A2" w:rsidRDefault="00A302A2">
          <w:pPr>
            <w:pStyle w:val="TOC1"/>
            <w:tabs>
              <w:tab w:val="left" w:pos="440"/>
              <w:tab w:val="right" w:leader="dot" w:pos="7395"/>
            </w:tabs>
            <w:rPr>
              <w:rFonts w:eastAsiaTheme="minorEastAsia" w:cstheme="minorBidi"/>
              <w:b w:val="0"/>
              <w:bCs w:val="0"/>
              <w:i w:val="0"/>
              <w:iCs w:val="0"/>
              <w:noProof/>
              <w:lang w:val="en-SE" w:eastAsia="en-GB"/>
            </w:rPr>
          </w:pPr>
          <w:hyperlink w:anchor="_Toc132047581" w:history="1">
            <w:r w:rsidRPr="00FE3043">
              <w:rPr>
                <w:rStyle w:val="Hyperlink"/>
                <w:noProof/>
              </w:rPr>
              <w:t>9</w:t>
            </w:r>
            <w:r>
              <w:rPr>
                <w:rFonts w:eastAsiaTheme="minorEastAsia" w:cstheme="minorBidi"/>
                <w:b w:val="0"/>
                <w:bCs w:val="0"/>
                <w:i w:val="0"/>
                <w:iCs w:val="0"/>
                <w:noProof/>
                <w:lang w:val="en-SE" w:eastAsia="en-GB"/>
              </w:rPr>
              <w:tab/>
            </w:r>
            <w:r w:rsidRPr="00FE3043">
              <w:rPr>
                <w:rStyle w:val="Hyperlink"/>
                <w:noProof/>
              </w:rPr>
              <w:t>Discussion</w:t>
            </w:r>
            <w:r>
              <w:rPr>
                <w:noProof/>
                <w:webHidden/>
              </w:rPr>
              <w:tab/>
            </w:r>
            <w:r>
              <w:rPr>
                <w:noProof/>
                <w:webHidden/>
              </w:rPr>
              <w:fldChar w:fldCharType="begin"/>
            </w:r>
            <w:r>
              <w:rPr>
                <w:noProof/>
                <w:webHidden/>
              </w:rPr>
              <w:instrText xml:space="preserve"> PAGEREF _Toc132047581 \h </w:instrText>
            </w:r>
            <w:r>
              <w:rPr>
                <w:noProof/>
                <w:webHidden/>
              </w:rPr>
            </w:r>
            <w:r>
              <w:rPr>
                <w:noProof/>
                <w:webHidden/>
              </w:rPr>
              <w:fldChar w:fldCharType="separate"/>
            </w:r>
            <w:r>
              <w:rPr>
                <w:noProof/>
                <w:webHidden/>
              </w:rPr>
              <w:t>23</w:t>
            </w:r>
            <w:r>
              <w:rPr>
                <w:noProof/>
                <w:webHidden/>
              </w:rPr>
              <w:fldChar w:fldCharType="end"/>
            </w:r>
          </w:hyperlink>
        </w:p>
        <w:p w14:paraId="149910FF" w14:textId="5E7A7DE7" w:rsidR="00A302A2" w:rsidRDefault="00A302A2">
          <w:pPr>
            <w:pStyle w:val="TOC1"/>
            <w:tabs>
              <w:tab w:val="left" w:pos="660"/>
              <w:tab w:val="right" w:leader="dot" w:pos="7395"/>
            </w:tabs>
            <w:rPr>
              <w:rFonts w:eastAsiaTheme="minorEastAsia" w:cstheme="minorBidi"/>
              <w:b w:val="0"/>
              <w:bCs w:val="0"/>
              <w:i w:val="0"/>
              <w:iCs w:val="0"/>
              <w:noProof/>
              <w:lang w:val="en-SE" w:eastAsia="en-GB"/>
            </w:rPr>
          </w:pPr>
          <w:hyperlink w:anchor="_Toc132047582" w:history="1">
            <w:r w:rsidRPr="00FE3043">
              <w:rPr>
                <w:rStyle w:val="Hyperlink"/>
                <w:noProof/>
              </w:rPr>
              <w:t>10</w:t>
            </w:r>
            <w:r>
              <w:rPr>
                <w:rFonts w:eastAsiaTheme="minorEastAsia" w:cstheme="minorBidi"/>
                <w:b w:val="0"/>
                <w:bCs w:val="0"/>
                <w:i w:val="0"/>
                <w:iCs w:val="0"/>
                <w:noProof/>
                <w:lang w:val="en-SE" w:eastAsia="en-GB"/>
              </w:rPr>
              <w:tab/>
            </w:r>
            <w:r w:rsidRPr="00FE3043">
              <w:rPr>
                <w:rStyle w:val="Hyperlink"/>
                <w:noProof/>
              </w:rPr>
              <w:t>Conclusion</w:t>
            </w:r>
            <w:r>
              <w:rPr>
                <w:noProof/>
                <w:webHidden/>
              </w:rPr>
              <w:tab/>
            </w:r>
            <w:r>
              <w:rPr>
                <w:noProof/>
                <w:webHidden/>
              </w:rPr>
              <w:fldChar w:fldCharType="begin"/>
            </w:r>
            <w:r>
              <w:rPr>
                <w:noProof/>
                <w:webHidden/>
              </w:rPr>
              <w:instrText xml:space="preserve"> PAGEREF _Toc132047582 \h </w:instrText>
            </w:r>
            <w:r>
              <w:rPr>
                <w:noProof/>
                <w:webHidden/>
              </w:rPr>
            </w:r>
            <w:r>
              <w:rPr>
                <w:noProof/>
                <w:webHidden/>
              </w:rPr>
              <w:fldChar w:fldCharType="separate"/>
            </w:r>
            <w:r>
              <w:rPr>
                <w:noProof/>
                <w:webHidden/>
              </w:rPr>
              <w:t>23</w:t>
            </w:r>
            <w:r>
              <w:rPr>
                <w:noProof/>
                <w:webHidden/>
              </w:rPr>
              <w:fldChar w:fldCharType="end"/>
            </w:r>
          </w:hyperlink>
        </w:p>
        <w:p w14:paraId="4F2DB40B" w14:textId="18FFA45A" w:rsidR="00A302A2" w:rsidRDefault="00A302A2">
          <w:pPr>
            <w:pStyle w:val="TOC1"/>
            <w:tabs>
              <w:tab w:val="left" w:pos="660"/>
              <w:tab w:val="right" w:leader="dot" w:pos="7395"/>
            </w:tabs>
            <w:rPr>
              <w:rFonts w:eastAsiaTheme="minorEastAsia" w:cstheme="minorBidi"/>
              <w:b w:val="0"/>
              <w:bCs w:val="0"/>
              <w:i w:val="0"/>
              <w:iCs w:val="0"/>
              <w:noProof/>
              <w:lang w:val="en-SE" w:eastAsia="en-GB"/>
            </w:rPr>
          </w:pPr>
          <w:hyperlink w:anchor="_Toc132047583" w:history="1">
            <w:r w:rsidRPr="00FE3043">
              <w:rPr>
                <w:rStyle w:val="Hyperlink"/>
                <w:noProof/>
              </w:rPr>
              <w:t>11</w:t>
            </w:r>
            <w:r>
              <w:rPr>
                <w:rFonts w:eastAsiaTheme="minorEastAsia" w:cstheme="minorBidi"/>
                <w:b w:val="0"/>
                <w:bCs w:val="0"/>
                <w:i w:val="0"/>
                <w:iCs w:val="0"/>
                <w:noProof/>
                <w:lang w:val="en-SE" w:eastAsia="en-GB"/>
              </w:rPr>
              <w:tab/>
            </w:r>
            <w:r w:rsidRPr="00FE3043">
              <w:rPr>
                <w:rStyle w:val="Hyperlink"/>
                <w:noProof/>
              </w:rPr>
              <w:t>References</w:t>
            </w:r>
            <w:r>
              <w:rPr>
                <w:noProof/>
                <w:webHidden/>
              </w:rPr>
              <w:tab/>
            </w:r>
            <w:r>
              <w:rPr>
                <w:noProof/>
                <w:webHidden/>
              </w:rPr>
              <w:fldChar w:fldCharType="begin"/>
            </w:r>
            <w:r>
              <w:rPr>
                <w:noProof/>
                <w:webHidden/>
              </w:rPr>
              <w:instrText xml:space="preserve"> PAGEREF _Toc132047583 \h </w:instrText>
            </w:r>
            <w:r>
              <w:rPr>
                <w:noProof/>
                <w:webHidden/>
              </w:rPr>
            </w:r>
            <w:r>
              <w:rPr>
                <w:noProof/>
                <w:webHidden/>
              </w:rPr>
              <w:fldChar w:fldCharType="separate"/>
            </w:r>
            <w:r>
              <w:rPr>
                <w:noProof/>
                <w:webHidden/>
              </w:rPr>
              <w:t>23</w:t>
            </w:r>
            <w:r>
              <w:rPr>
                <w:noProof/>
                <w:webHidden/>
              </w:rPr>
              <w:fldChar w:fldCharType="end"/>
            </w:r>
          </w:hyperlink>
        </w:p>
        <w:p w14:paraId="01E5913F" w14:textId="2760E6AF" w:rsidR="00D8734F" w:rsidRPr="00A302A2" w:rsidRDefault="00D8734F">
          <w:r w:rsidRPr="00A302A2">
            <w:rPr>
              <w:b/>
              <w:bCs/>
            </w:rPr>
            <w:fldChar w:fldCharType="end"/>
          </w:r>
        </w:p>
      </w:sdtContent>
    </w:sdt>
    <w:p w14:paraId="0B579E52" w14:textId="25ECC749" w:rsidR="00B7308E" w:rsidRPr="00A302A2" w:rsidRDefault="00B7308E" w:rsidP="00013067">
      <w:pPr>
        <w:pStyle w:val="Heading1"/>
        <w:rPr>
          <w:lang w:val="en-GB"/>
        </w:rPr>
      </w:pPr>
      <w:bookmarkStart w:id="3" w:name="_Toc132047533"/>
      <w:r w:rsidRPr="00A302A2">
        <w:rPr>
          <w:lang w:val="en-GB"/>
        </w:rPr>
        <w:lastRenderedPageBreak/>
        <w:t>Introduction</w:t>
      </w:r>
      <w:bookmarkEnd w:id="3"/>
    </w:p>
    <w:p w14:paraId="38B07774" w14:textId="18D67B67" w:rsidR="00D8734F" w:rsidRPr="00A302A2" w:rsidRDefault="00D06B79" w:rsidP="00D8734F">
      <w:pPr>
        <w:pStyle w:val="Heading2"/>
        <w:rPr>
          <w:lang w:val="en-GB"/>
        </w:rPr>
      </w:pPr>
      <w:bookmarkStart w:id="4" w:name="_Toc132047534"/>
      <w:r w:rsidRPr="00A302A2">
        <w:rPr>
          <w:lang w:val="en-GB"/>
        </w:rPr>
        <w:t>Context</w:t>
      </w:r>
      <w:bookmarkEnd w:id="4"/>
    </w:p>
    <w:p w14:paraId="40EDE140" w14:textId="51A0483E" w:rsidR="00D06B79" w:rsidRPr="00A302A2" w:rsidRDefault="00D06B79" w:rsidP="00D8734F">
      <w:pPr>
        <w:pStyle w:val="Heading2"/>
        <w:rPr>
          <w:lang w:val="en-GB"/>
        </w:rPr>
      </w:pPr>
      <w:bookmarkStart w:id="5" w:name="_Toc132047535"/>
      <w:r w:rsidRPr="00A302A2">
        <w:rPr>
          <w:lang w:val="en-GB"/>
        </w:rPr>
        <w:t>Aim</w:t>
      </w:r>
      <w:bookmarkEnd w:id="5"/>
    </w:p>
    <w:p w14:paraId="60F40CA5" w14:textId="3177F8E8" w:rsidR="00D06B79" w:rsidRPr="00A302A2" w:rsidRDefault="00D06B79" w:rsidP="00D8734F">
      <w:pPr>
        <w:pStyle w:val="Heading2"/>
        <w:rPr>
          <w:lang w:val="en-GB"/>
        </w:rPr>
      </w:pPr>
      <w:bookmarkStart w:id="6" w:name="_Toc132047536"/>
      <w:r w:rsidRPr="00A302A2">
        <w:rPr>
          <w:lang w:val="en-GB"/>
        </w:rPr>
        <w:t>Delimitations</w:t>
      </w:r>
      <w:bookmarkEnd w:id="6"/>
    </w:p>
    <w:p w14:paraId="7C414A45" w14:textId="0593F7C6" w:rsidR="00D06B79" w:rsidRPr="00A302A2" w:rsidRDefault="00D06B79" w:rsidP="00D8734F">
      <w:pPr>
        <w:pStyle w:val="Heading2"/>
        <w:rPr>
          <w:lang w:val="en-GB"/>
        </w:rPr>
      </w:pPr>
      <w:bookmarkStart w:id="7" w:name="_Toc132047537"/>
      <w:r w:rsidRPr="00A302A2">
        <w:rPr>
          <w:lang w:val="en-GB"/>
        </w:rPr>
        <w:t>Structure of the thesis</w:t>
      </w:r>
      <w:bookmarkEnd w:id="7"/>
    </w:p>
    <w:p w14:paraId="2A6DC19A" w14:textId="072FB38F" w:rsidR="00D06B79" w:rsidRPr="00A302A2" w:rsidRDefault="00D06B79" w:rsidP="00D8734F">
      <w:pPr>
        <w:pStyle w:val="Heading2"/>
        <w:rPr>
          <w:lang w:val="en-GB"/>
        </w:rPr>
      </w:pPr>
      <w:bookmarkStart w:id="8" w:name="_Toc132047538"/>
      <w:r w:rsidRPr="00A302A2">
        <w:rPr>
          <w:lang w:val="en-GB"/>
        </w:rPr>
        <w:t>Problem statement</w:t>
      </w:r>
      <w:bookmarkEnd w:id="8"/>
    </w:p>
    <w:p w14:paraId="1785A2BC" w14:textId="4126284A" w:rsidR="00BA7690" w:rsidRPr="00A302A2" w:rsidRDefault="00BA7690" w:rsidP="00BA7690">
      <w:pPr>
        <w:pStyle w:val="Heading3"/>
      </w:pPr>
      <w:bookmarkStart w:id="9" w:name="_Toc132047539"/>
      <w:r w:rsidRPr="00A302A2">
        <w:t>Developing the research question through the process</w:t>
      </w:r>
      <w:bookmarkEnd w:id="9"/>
    </w:p>
    <w:p w14:paraId="6F79B579" w14:textId="0707A11B" w:rsidR="00D06B79" w:rsidRPr="00A302A2" w:rsidRDefault="00D06B79" w:rsidP="00D06B79">
      <w:pPr>
        <w:pStyle w:val="Heading1"/>
        <w:rPr>
          <w:lang w:val="en-GB"/>
        </w:rPr>
      </w:pPr>
      <w:bookmarkStart w:id="10" w:name="_Toc132047540"/>
      <w:r w:rsidRPr="00A302A2">
        <w:rPr>
          <w:lang w:val="en-GB"/>
        </w:rPr>
        <w:t>Theory</w:t>
      </w:r>
      <w:bookmarkEnd w:id="10"/>
    </w:p>
    <w:p w14:paraId="559F5FD5" w14:textId="3EDDAFDA" w:rsidR="007F131B" w:rsidRPr="00A302A2" w:rsidRDefault="007F131B" w:rsidP="007F131B">
      <w:pPr>
        <w:pStyle w:val="Heading2"/>
        <w:rPr>
          <w:lang w:val="en-GB"/>
        </w:rPr>
      </w:pPr>
      <w:bookmarkStart w:id="11" w:name="_Toc132047541"/>
      <w:r w:rsidRPr="00A302A2">
        <w:rPr>
          <w:lang w:val="en-GB"/>
        </w:rPr>
        <w:t>What is Interaction for Data Visualizaton?</w:t>
      </w:r>
      <w:bookmarkEnd w:id="11"/>
    </w:p>
    <w:p w14:paraId="5E2C55A1" w14:textId="35DD37C2" w:rsidR="007F131B" w:rsidRPr="00A302A2" w:rsidRDefault="007F131B" w:rsidP="007F131B">
      <w:pPr>
        <w:rPr>
          <w:rFonts w:ascii="Times" w:hAnsi="Times" w:cs="Times"/>
          <w:sz w:val="24"/>
          <w:szCs w:val="24"/>
        </w:rPr>
      </w:pPr>
      <w:r w:rsidRPr="00A302A2">
        <w:t xml:space="preserve">In the article “What is Interaction for Data Visualization?” </w:t>
      </w:r>
      <w:r w:rsidRPr="00A302A2">
        <w:fldChar w:fldCharType="begin"/>
      </w:r>
      <w:r w:rsidRPr="00A302A2">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A302A2">
        <w:fldChar w:fldCharType="separate"/>
      </w:r>
      <w:r w:rsidRPr="00A302A2">
        <w:t>(Dimara &amp; Perin, 2020)</w:t>
      </w:r>
      <w:r w:rsidRPr="00A302A2">
        <w:fldChar w:fldCharType="end"/>
      </w:r>
      <w:r w:rsidRPr="00A302A2">
        <w:t xml:space="preserve"> </w:t>
      </w:r>
      <w:r w:rsidRPr="00A302A2">
        <w:t>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A302A2" w:rsidRDefault="007F131B" w:rsidP="007F131B">
      <w:pPr>
        <w:rPr>
          <w:rFonts w:ascii="Times" w:hAnsi="Times" w:cs="Times"/>
          <w:sz w:val="24"/>
          <w:szCs w:val="24"/>
        </w:rPr>
      </w:pPr>
      <w:r w:rsidRPr="00A302A2">
        <w:t xml:space="preserve">From the perspective of VIS, they define three concept approaches for interaction: system-, task-, and human-centric. </w:t>
      </w:r>
      <w:r w:rsidRPr="00A302A2">
        <w:rPr>
          <w:i/>
          <w:iCs/>
        </w:rPr>
        <w:t>System-centric</w:t>
      </w:r>
      <w:r w:rsidRPr="00A302A2">
        <w:t xml:space="preserve"> approaches in VIS disregard the specifics of the user, such as specific roles and in what way they interact with the artefact. Instead, this approach is more technology centred and is more concerned with program-specific operations. </w:t>
      </w:r>
      <w:r w:rsidRPr="00A302A2">
        <w:rPr>
          <w:i/>
          <w:iCs/>
        </w:rPr>
        <w:t>Task-centric</w:t>
      </w:r>
      <w:r w:rsidRPr="00A302A2">
        <w:t xml:space="preserve"> approaches in VIS involve the user to a lesser degree, designing their organisational roles as developers and authors, and focusing more on low-level tasks within the artefact (such as re-arranging, filtering, inputting data etc.). Lastly, the </w:t>
      </w:r>
      <w:r w:rsidRPr="00A302A2">
        <w:rPr>
          <w:i/>
          <w:iCs/>
        </w:rPr>
        <w:t>human-centric</w:t>
      </w:r>
      <w:r w:rsidRPr="00A302A2">
        <w:t xml:space="preserve"> approach in VIS is, in contrast to the task-centric, more concerned with </w:t>
      </w:r>
      <w:r w:rsidRPr="00A302A2">
        <w:rPr>
          <w:i/>
          <w:iCs/>
        </w:rPr>
        <w:t>user intent</w:t>
      </w:r>
      <w:r w:rsidRPr="00A302A2">
        <w:t xml:space="preserve">, and high-level interactions. With </w:t>
      </w:r>
      <w:r w:rsidRPr="00A302A2">
        <w:rPr>
          <w:i/>
          <w:iCs/>
        </w:rPr>
        <w:t xml:space="preserve">intent, </w:t>
      </w:r>
      <w:r w:rsidRPr="00A302A2">
        <w:t xml:space="preserve">Dimara &amp; Perin means a “high-level cognitive activity” that can also transcend the scope of interactions within a given software, such as note-taking and mental images of previous interactive “history”. They identify that, </w:t>
      </w:r>
      <w:r w:rsidRPr="00A302A2">
        <w:lastRenderedPageBreak/>
        <w:t>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A302A2" w:rsidRDefault="007F131B" w:rsidP="007F131B">
      <w:pPr>
        <w:rPr>
          <w:rFonts w:ascii="Times" w:hAnsi="Times" w:cs="Times"/>
          <w:sz w:val="24"/>
          <w:szCs w:val="24"/>
        </w:rPr>
      </w:pPr>
      <w:r w:rsidRPr="00A302A2">
        <w:t>Dimara &amp; Perin’s view on the state of interaction within HCI is based mainly on “</w:t>
      </w:r>
      <w:r w:rsidRPr="00A302A2">
        <w:rPr>
          <w:i/>
          <w:iCs/>
        </w:rPr>
        <w:t>What is interaction</w:t>
      </w:r>
      <w:r w:rsidRPr="00A302A2">
        <w:t xml:space="preserve">” </w:t>
      </w:r>
      <w:r w:rsidRPr="00A302A2">
        <w:fldChar w:fldCharType="begin"/>
      </w:r>
      <w:r w:rsidRPr="00A302A2">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A302A2">
        <w:fldChar w:fldCharType="separate"/>
      </w:r>
      <w:r w:rsidRPr="00A302A2">
        <w:t>(Hornbæk &amp; Oulasvirta, 2017)</w:t>
      </w:r>
      <w:r w:rsidRPr="00A302A2">
        <w:fldChar w:fldCharType="end"/>
      </w:r>
      <w:r w:rsidRPr="00A302A2">
        <w:t xml:space="preserve"> </w:t>
      </w:r>
      <w:r w:rsidRPr="00A302A2">
        <w:t>who define “</w:t>
      </w:r>
      <w:r w:rsidRPr="00A302A2">
        <w:rPr>
          <w:i/>
          <w:iCs/>
        </w:rPr>
        <w:t>seven concepts that characterize interaction in HCI</w:t>
      </w:r>
      <w:r w:rsidRPr="00A302A2">
        <w:t>”, namely: Dialogue, Transmission, Control, Tool Use, Optimal Behaviour, Embodiment, and Experience</w:t>
      </w:r>
      <w:commentRangeStart w:id="12"/>
      <w:r w:rsidRPr="00A302A2">
        <w:t xml:space="preserve">. </w:t>
      </w:r>
      <w:r w:rsidRPr="00A302A2">
        <w:rPr>
          <w:b/>
          <w:bCs/>
        </w:rPr>
        <w:t>I guess here I could go into a bit further detail, maybe</w:t>
      </w:r>
      <w:commentRangeEnd w:id="12"/>
      <w:r w:rsidRPr="00A302A2">
        <w:rPr>
          <w:rStyle w:val="CommentReference"/>
        </w:rPr>
        <w:commentReference w:id="12"/>
      </w:r>
      <w:r w:rsidRPr="00A302A2">
        <w:rPr>
          <w:b/>
          <w:bCs/>
        </w:rPr>
        <w:t>?</w:t>
      </w:r>
    </w:p>
    <w:p w14:paraId="39FA78FD" w14:textId="31EF8131" w:rsidR="007F131B" w:rsidRPr="00A302A2" w:rsidRDefault="007F131B" w:rsidP="007F131B">
      <w:pPr>
        <w:rPr>
          <w:rFonts w:ascii="Times" w:hAnsi="Times" w:cs="Times"/>
          <w:sz w:val="24"/>
          <w:szCs w:val="24"/>
        </w:rPr>
      </w:pPr>
      <w:r w:rsidRPr="00A302A2">
        <w:t xml:space="preserve">Through </w:t>
      </w:r>
      <w:proofErr w:type="gramStart"/>
      <w:r w:rsidRPr="00A302A2">
        <w:t>both of these</w:t>
      </w:r>
      <w:proofErr w:type="gramEnd"/>
      <w:r w:rsidRPr="00A302A2">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A302A2">
        <w:rPr>
          <w:i/>
          <w:iCs/>
        </w:rPr>
        <w:t>“entities”</w:t>
      </w:r>
      <w:r w:rsidRPr="00A302A2">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A302A2">
        <w:t>in regard to</w:t>
      </w:r>
      <w:proofErr w:type="gramEnd"/>
      <w:r w:rsidRPr="00A302A2">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A302A2">
        <w:rPr>
          <w:i/>
          <w:iCs/>
        </w:rPr>
        <w:t>intent</w:t>
      </w:r>
      <w:r w:rsidRPr="00A302A2">
        <w:t xml:space="preserve"> of interaction. Intent within HCI is more aligned with the emotional state of the user in the flow of interaction and sees the entire flow as having a goal in mind and the tool as a means to that end. </w:t>
      </w:r>
      <w:r w:rsidRPr="00A302A2">
        <w:fldChar w:fldCharType="begin"/>
      </w:r>
      <w:r w:rsidRPr="00A302A2">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A302A2">
        <w:fldChar w:fldCharType="separate"/>
      </w:r>
      <w:r w:rsidRPr="00A302A2">
        <w:t>(Hornbæk &amp; Oulasvirta, 2017)</w:t>
      </w:r>
      <w:r w:rsidRPr="00A302A2">
        <w:fldChar w:fldCharType="end"/>
      </w:r>
      <w:r w:rsidRPr="00A302A2">
        <w:t xml:space="preserve"> </w:t>
      </w:r>
      <w:r w:rsidRPr="00A302A2">
        <w:t>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A302A2" w:rsidRDefault="007F131B" w:rsidP="007F131B">
      <w:pPr>
        <w:pStyle w:val="Quote"/>
        <w:rPr>
          <w:rFonts w:ascii="Times" w:hAnsi="Times" w:cs="Times"/>
          <w:sz w:val="24"/>
          <w:szCs w:val="24"/>
        </w:rPr>
      </w:pPr>
      <w:r w:rsidRPr="00A302A2">
        <w:t>“</w:t>
      </w:r>
      <w:proofErr w:type="gramStart"/>
      <w:r w:rsidRPr="00A302A2">
        <w:t>So</w:t>
      </w:r>
      <w:proofErr w:type="gramEnd"/>
      <w:r w:rsidRPr="00A302A2">
        <w:t xml:space="preserve"> while a good design should reveal </w:t>
      </w:r>
      <w:r w:rsidRPr="00A302A2">
        <w:rPr>
          <w:b/>
          <w:bCs/>
        </w:rPr>
        <w:t>how to use</w:t>
      </w:r>
      <w:r w:rsidRPr="00A302A2">
        <w:t xml:space="preserve"> the tool (e.g., using affordances), it should not impose </w:t>
      </w:r>
      <w:r w:rsidRPr="00A302A2">
        <w:rPr>
          <w:b/>
          <w:bCs/>
        </w:rPr>
        <w:t>what to do</w:t>
      </w:r>
      <w:r w:rsidRPr="00A302A2">
        <w:t xml:space="preserve"> with it”.</w:t>
      </w:r>
    </w:p>
    <w:p w14:paraId="7EF4B919" w14:textId="77777777" w:rsidR="007F131B" w:rsidRPr="00A302A2" w:rsidRDefault="007F131B" w:rsidP="007F131B">
      <w:pPr>
        <w:rPr>
          <w:rFonts w:ascii="Times" w:hAnsi="Times" w:cs="Times"/>
          <w:sz w:val="24"/>
          <w:szCs w:val="24"/>
        </w:rPr>
      </w:pPr>
      <w:r w:rsidRPr="00A302A2">
        <w:t xml:space="preserve">The design of the application in the previous example could be designed for maximal ease of use for the user. However, the designer can only provide the </w:t>
      </w:r>
      <w:r w:rsidRPr="00A302A2">
        <w:lastRenderedPageBreak/>
        <w:t xml:space="preserve">tools for an intended experience, not how users </w:t>
      </w:r>
      <w:proofErr w:type="gramStart"/>
      <w:r w:rsidRPr="00A302A2">
        <w:t>actually want</w:t>
      </w:r>
      <w:proofErr w:type="gramEnd"/>
      <w:r w:rsidRPr="00A302A2">
        <w:t xml:space="preserve"> to experience it.</w:t>
      </w:r>
    </w:p>
    <w:p w14:paraId="0D6DF15E" w14:textId="77777777" w:rsidR="007F131B" w:rsidRPr="00A302A2" w:rsidRDefault="007F131B" w:rsidP="007F131B">
      <w:pPr>
        <w:rPr>
          <w:rFonts w:ascii="Times" w:hAnsi="Times" w:cs="Times"/>
          <w:sz w:val="24"/>
          <w:szCs w:val="24"/>
        </w:rPr>
      </w:pPr>
      <w:r w:rsidRPr="00A302A2">
        <w:t xml:space="preserve">This is contrasted by VIS where the intent, defined as </w:t>
      </w:r>
      <w:r w:rsidRPr="00A302A2">
        <w:rPr>
          <w:i/>
          <w:iCs/>
        </w:rPr>
        <w:t>data-related intent</w:t>
      </w:r>
      <w:r w:rsidRPr="00A302A2">
        <w:t xml:space="preserve"> by Dimara &amp; Perin, is much narrower than HCI and, in a way, prone to change </w:t>
      </w:r>
      <w:proofErr w:type="gramStart"/>
      <w:r w:rsidRPr="00A302A2">
        <w:t>during the course of</w:t>
      </w:r>
      <w:proofErr w:type="gramEnd"/>
      <w:r w:rsidRPr="00A302A2">
        <w:t xml:space="preserve"> interaction. They call the intent </w:t>
      </w:r>
      <w:proofErr w:type="gramStart"/>
      <w:r w:rsidRPr="00A302A2">
        <w:t>data-related</w:t>
      </w:r>
      <w:proofErr w:type="gramEnd"/>
      <w:r w:rsidRPr="00A302A2">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A302A2">
        <w:t>ever-evolving</w:t>
      </w:r>
      <w:proofErr w:type="gramEnd"/>
      <w:r w:rsidRPr="00A302A2">
        <w:t xml:space="preserve"> as the user probes for new insights, which in turn affects the user’s intent.</w:t>
      </w:r>
    </w:p>
    <w:p w14:paraId="4DD14B3C" w14:textId="77777777" w:rsidR="007F131B" w:rsidRPr="00A302A2" w:rsidRDefault="007F131B" w:rsidP="007F131B">
      <w:pPr>
        <w:rPr>
          <w:rFonts w:ascii="Times" w:hAnsi="Times" w:cs="Times"/>
          <w:sz w:val="24"/>
          <w:szCs w:val="24"/>
        </w:rPr>
      </w:pPr>
      <w:r w:rsidRPr="00A302A2">
        <w:t xml:space="preserve">Finally, flexibility within each design differ between HCI and VIS. Where interactions in HCI are most often </w:t>
      </w:r>
      <w:proofErr w:type="gramStart"/>
      <w:r w:rsidRPr="00A302A2">
        <w:t>low level</w:t>
      </w:r>
      <w:proofErr w:type="gramEnd"/>
      <w:r w:rsidRPr="00A302A2">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A302A2" w:rsidRDefault="007F131B" w:rsidP="007F131B">
      <w:pPr>
        <w:pStyle w:val="Quote"/>
        <w:rPr>
          <w:rFonts w:ascii="Times" w:hAnsi="Times" w:cs="Times"/>
          <w:sz w:val="24"/>
          <w:szCs w:val="24"/>
        </w:rPr>
      </w:pPr>
      <w:r w:rsidRPr="00A302A2">
        <w:t xml:space="preserve">“Flexibility within a data interface is the number of distinct, allowable actions of a person on the interface, as well as the number of </w:t>
      </w:r>
      <w:proofErr w:type="gramStart"/>
      <w:r w:rsidRPr="00A302A2">
        <w:t>interaction</w:t>
      </w:r>
      <w:proofErr w:type="gramEnd"/>
      <w:r w:rsidRPr="00A302A2">
        <w:t xml:space="preserve"> means with which the person can perform each action.”</w:t>
      </w:r>
    </w:p>
    <w:p w14:paraId="43B6D11E" w14:textId="77777777" w:rsidR="007F131B" w:rsidRPr="00A302A2" w:rsidRDefault="007F131B" w:rsidP="007F131B">
      <w:pPr>
        <w:rPr>
          <w:rFonts w:ascii="Times" w:hAnsi="Times" w:cs="Times"/>
          <w:sz w:val="24"/>
          <w:szCs w:val="24"/>
        </w:rPr>
      </w:pPr>
      <w:r w:rsidRPr="00A302A2">
        <w:t>With this definition, it is possible to map, describe, and compare visualisation methods through their means of interaction and possible actions.</w:t>
      </w:r>
    </w:p>
    <w:p w14:paraId="57814DFA" w14:textId="77777777" w:rsidR="007F131B" w:rsidRPr="00A302A2" w:rsidRDefault="007F131B" w:rsidP="007F131B">
      <w:pPr>
        <w:rPr>
          <w:rFonts w:ascii="Times" w:hAnsi="Times" w:cs="Times"/>
          <w:sz w:val="24"/>
          <w:szCs w:val="24"/>
        </w:rPr>
      </w:pPr>
      <w:r w:rsidRPr="00A302A2">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A302A2">
        <w:t>visualisation</w:t>
      </w:r>
      <w:proofErr w:type="gramEnd"/>
    </w:p>
    <w:p w14:paraId="1699671C" w14:textId="77777777" w:rsidR="007F131B" w:rsidRPr="00A302A2" w:rsidRDefault="007F131B" w:rsidP="007F131B">
      <w:pPr>
        <w:pStyle w:val="Quote"/>
        <w:rPr>
          <w:rFonts w:ascii="Times" w:hAnsi="Times" w:cs="Times"/>
          <w:sz w:val="24"/>
          <w:szCs w:val="24"/>
        </w:rPr>
      </w:pPr>
      <w:r w:rsidRPr="00A302A2">
        <w:t>“Interaction for visualisation is the interplay between a person and a data interface involving a data-related intent, at least one action from the person and an interface reaction that is perceived as such.”</w:t>
      </w:r>
    </w:p>
    <w:p w14:paraId="1615573F" w14:textId="77777777" w:rsidR="007F131B" w:rsidRPr="00A302A2" w:rsidRDefault="007F131B" w:rsidP="007F131B">
      <w:pPr>
        <w:rPr>
          <w:rFonts w:ascii="Times" w:hAnsi="Times" w:cs="Times"/>
          <w:sz w:val="24"/>
          <w:szCs w:val="24"/>
        </w:rPr>
      </w:pPr>
      <w:r w:rsidRPr="00A302A2">
        <w:t>To further define the definition of interaction, several sub-components are needed with their own requirements that can define whether a visualisation interaction could be viewed as interactive.</w:t>
      </w:r>
    </w:p>
    <w:p w14:paraId="4BC0B698" w14:textId="77777777" w:rsidR="007F131B" w:rsidRPr="00A302A2" w:rsidRDefault="007F131B" w:rsidP="007F131B">
      <w:pPr>
        <w:pStyle w:val="Heading3"/>
      </w:pPr>
      <w:bookmarkStart w:id="13" w:name="_Toc132047542"/>
      <w:r w:rsidRPr="00A302A2">
        <w:t>Interplay</w:t>
      </w:r>
      <w:bookmarkEnd w:id="13"/>
    </w:p>
    <w:p w14:paraId="3B29D397" w14:textId="77777777" w:rsidR="007F131B" w:rsidRPr="00A302A2" w:rsidRDefault="007F131B" w:rsidP="007F131B">
      <w:pPr>
        <w:rPr>
          <w:rFonts w:ascii="Times" w:hAnsi="Times" w:cs="Times"/>
          <w:sz w:val="24"/>
          <w:szCs w:val="24"/>
        </w:rPr>
      </w:pPr>
      <w:r w:rsidRPr="00A302A2">
        <w:t xml:space="preserve">An interaction in a data visualisation setting should allow for a back-and-forth dialogue with the system. The authors chose to differentiate </w:t>
      </w:r>
      <w:r w:rsidRPr="00A302A2">
        <w:rPr>
          <w:i/>
          <w:iCs/>
        </w:rPr>
        <w:t>interplay</w:t>
      </w:r>
      <w:r w:rsidRPr="00A302A2">
        <w:t xml:space="preserve"> from </w:t>
      </w:r>
      <w:r w:rsidRPr="00A302A2">
        <w:rPr>
          <w:i/>
          <w:iCs/>
        </w:rPr>
        <w:t>dialogue</w:t>
      </w:r>
      <w:r w:rsidRPr="00A302A2">
        <w:t xml:space="preserve"> as they find it to define sequential interactions when that may not necessarily be the case in VIS interactions.</w:t>
      </w:r>
    </w:p>
    <w:p w14:paraId="4EA710AF" w14:textId="77777777" w:rsidR="007F131B" w:rsidRPr="00A302A2" w:rsidRDefault="007F131B" w:rsidP="007F131B">
      <w:pPr>
        <w:pStyle w:val="Heading3"/>
      </w:pPr>
      <w:bookmarkStart w:id="14" w:name="_Toc132047543"/>
      <w:r w:rsidRPr="00A302A2">
        <w:lastRenderedPageBreak/>
        <w:t>Person</w:t>
      </w:r>
      <w:bookmarkEnd w:id="14"/>
    </w:p>
    <w:p w14:paraId="7A37F8B1" w14:textId="77777777" w:rsidR="007F131B" w:rsidRPr="00A302A2" w:rsidRDefault="007F131B" w:rsidP="007F131B">
      <w:pPr>
        <w:rPr>
          <w:rFonts w:ascii="Times" w:hAnsi="Times" w:cs="Times"/>
          <w:sz w:val="24"/>
          <w:szCs w:val="24"/>
        </w:rPr>
      </w:pPr>
      <w:r w:rsidRPr="00A302A2">
        <w:t xml:space="preserve">Dimara &amp; Perin talk about </w:t>
      </w:r>
      <w:r w:rsidRPr="00A302A2">
        <w:rPr>
          <w:i/>
          <w:iCs/>
        </w:rPr>
        <w:t>entities</w:t>
      </w:r>
      <w:r w:rsidRPr="00A302A2">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A302A2" w:rsidRDefault="007F131B" w:rsidP="007F131B">
      <w:pPr>
        <w:pStyle w:val="Heading3"/>
      </w:pPr>
      <w:bookmarkStart w:id="15" w:name="_Toc132047544"/>
      <w:r w:rsidRPr="00A302A2">
        <w:t>Data Interface</w:t>
      </w:r>
      <w:bookmarkEnd w:id="15"/>
    </w:p>
    <w:p w14:paraId="22CED633" w14:textId="77777777" w:rsidR="007F131B" w:rsidRPr="00A302A2" w:rsidRDefault="007F131B" w:rsidP="007F131B">
      <w:pPr>
        <w:rPr>
          <w:rFonts w:ascii="Times" w:hAnsi="Times" w:cs="Times"/>
          <w:sz w:val="24"/>
          <w:szCs w:val="24"/>
        </w:rPr>
      </w:pPr>
      <w:r w:rsidRPr="00A302A2">
        <w:t xml:space="preserve">By exchanging the terminology from the </w:t>
      </w:r>
      <w:r w:rsidRPr="00A302A2">
        <w:rPr>
          <w:i/>
          <w:iCs/>
        </w:rPr>
        <w:t>visualisation system</w:t>
      </w:r>
      <w:r w:rsidRPr="00A302A2">
        <w:t xml:space="preserve"> to the </w:t>
      </w:r>
      <w:r w:rsidRPr="00A302A2">
        <w:rPr>
          <w:i/>
          <w:iCs/>
        </w:rPr>
        <w:t>data interface</w:t>
      </w:r>
      <w:r w:rsidRPr="00A302A2">
        <w:t xml:space="preserve">, Dimara &amp; Perin </w:t>
      </w:r>
      <w:proofErr w:type="gramStart"/>
      <w:r w:rsidRPr="00A302A2">
        <w:t>open up</w:t>
      </w:r>
      <w:proofErr w:type="gramEnd"/>
      <w:r w:rsidRPr="00A302A2">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A302A2" w:rsidRDefault="007F131B" w:rsidP="007F131B">
      <w:pPr>
        <w:pStyle w:val="Heading3"/>
      </w:pPr>
      <w:bookmarkStart w:id="16" w:name="_Toc132047545"/>
      <w:r w:rsidRPr="00A302A2">
        <w:t xml:space="preserve">Action, action-reaction, and reaction perceived as </w:t>
      </w:r>
      <w:proofErr w:type="gramStart"/>
      <w:r w:rsidRPr="00A302A2">
        <w:t>such</w:t>
      </w:r>
      <w:bookmarkEnd w:id="16"/>
      <w:proofErr w:type="gramEnd"/>
    </w:p>
    <w:p w14:paraId="2DB05ED0" w14:textId="77777777" w:rsidR="007F131B" w:rsidRPr="00A302A2" w:rsidRDefault="007F131B" w:rsidP="007F131B">
      <w:pPr>
        <w:rPr>
          <w:rFonts w:ascii="Times" w:hAnsi="Times" w:cs="Times"/>
          <w:sz w:val="24"/>
          <w:szCs w:val="24"/>
        </w:rPr>
      </w:pPr>
      <w:r w:rsidRPr="00A302A2">
        <w:t xml:space="preserve">When referring to an action in a visualisation interaction, Dimara &amp; Perin, similarly to how they approach the data interface, invite a wider approach to interpretation. Therefore, an </w:t>
      </w:r>
      <w:r w:rsidRPr="00A302A2">
        <w:rPr>
          <w:i/>
          <w:iCs/>
        </w:rPr>
        <w:t>action</w:t>
      </w:r>
      <w:r w:rsidRPr="00A302A2">
        <w:t xml:space="preserve"> could be any interaction performed by the </w:t>
      </w:r>
      <w:proofErr w:type="gramStart"/>
      <w:r w:rsidRPr="00A302A2">
        <w:t>aforementioned person</w:t>
      </w:r>
      <w:proofErr w:type="gramEnd"/>
      <w:r w:rsidRPr="00A302A2">
        <w:t>, whether it is physical, mental, high-level, or low-level, that results in a reaction from the interface.</w:t>
      </w:r>
    </w:p>
    <w:p w14:paraId="6232300C" w14:textId="77777777" w:rsidR="007F131B" w:rsidRPr="00A302A2" w:rsidRDefault="007F131B" w:rsidP="007F131B">
      <w:pPr>
        <w:rPr>
          <w:rFonts w:ascii="Times" w:hAnsi="Times" w:cs="Times"/>
          <w:sz w:val="24"/>
          <w:szCs w:val="24"/>
        </w:rPr>
      </w:pPr>
      <w:r w:rsidRPr="00A302A2">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A302A2" w:rsidRDefault="007F131B" w:rsidP="007F131B">
      <w:pPr>
        <w:rPr>
          <w:rFonts w:ascii="Times" w:hAnsi="Times" w:cs="Times"/>
          <w:sz w:val="24"/>
          <w:szCs w:val="24"/>
        </w:rPr>
      </w:pPr>
      <w:r w:rsidRPr="00A302A2">
        <w:t xml:space="preserve">A necessary aspect for a reaction in a dialogue to be meaningful is that the recipient also </w:t>
      </w:r>
      <w:r w:rsidRPr="00A302A2">
        <w:rPr>
          <w:i/>
          <w:iCs/>
        </w:rPr>
        <w:t>perceives</w:t>
      </w:r>
      <w:r w:rsidRPr="00A302A2">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A302A2" w:rsidRDefault="007F131B" w:rsidP="007F131B">
      <w:pPr>
        <w:pStyle w:val="Quote"/>
        <w:rPr>
          <w:rFonts w:ascii="Times" w:hAnsi="Times" w:cs="Times"/>
          <w:sz w:val="24"/>
          <w:szCs w:val="24"/>
        </w:rPr>
      </w:pPr>
      <w:r w:rsidRPr="00A302A2">
        <w:t xml:space="preserve">“...for a dialogue to occur the person must perceive the causality of their action /…/ To capture causality, we specify that the reaction must be perceived </w:t>
      </w:r>
      <w:r w:rsidRPr="00A302A2">
        <w:rPr>
          <w:b/>
          <w:bCs/>
        </w:rPr>
        <w:t>as such</w:t>
      </w:r>
      <w:r w:rsidRPr="00A302A2">
        <w:t>.”</w:t>
      </w:r>
    </w:p>
    <w:p w14:paraId="5970F92F" w14:textId="77777777" w:rsidR="007F131B" w:rsidRPr="00A302A2" w:rsidRDefault="007F131B" w:rsidP="007F131B">
      <w:pPr>
        <w:pStyle w:val="Heading3"/>
      </w:pPr>
      <w:bookmarkStart w:id="17" w:name="_Toc132047546"/>
      <w:r w:rsidRPr="00A302A2">
        <w:t>Data-related intent</w:t>
      </w:r>
      <w:bookmarkEnd w:id="17"/>
    </w:p>
    <w:p w14:paraId="5E1457AA" w14:textId="2BEE4457" w:rsidR="007F131B" w:rsidRPr="00A302A2" w:rsidRDefault="007F131B" w:rsidP="007F131B">
      <w:r w:rsidRPr="00A302A2">
        <w:t xml:space="preserve">As previously mentioned, the aspect of intent is important in both HCI and VIS and is defined here as </w:t>
      </w:r>
      <w:r w:rsidRPr="00A302A2">
        <w:rPr>
          <w:i/>
          <w:iCs/>
        </w:rPr>
        <w:t>data-related intent</w:t>
      </w:r>
      <w:r w:rsidRPr="00A302A2">
        <w:t xml:space="preserve">. This aspect of the visualisation interaction implies that the person interacting has a specific intent, before, after, or during the interaction that is related to the third entity in data visualisation interactions, namely, the data. </w:t>
      </w:r>
      <w:r w:rsidRPr="00A302A2">
        <w:t>Similarly,</w:t>
      </w:r>
      <w:r w:rsidRPr="00A302A2">
        <w:t xml:space="preserve">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A302A2" w:rsidRDefault="007F131B" w:rsidP="007F131B">
      <w:pPr>
        <w:pStyle w:val="Heading2"/>
        <w:rPr>
          <w:lang w:val="en-GB"/>
        </w:rPr>
      </w:pPr>
      <w:bookmarkStart w:id="18" w:name="_Toc132047547"/>
      <w:r w:rsidRPr="00A302A2">
        <w:rPr>
          <w:lang w:val="en-GB"/>
        </w:rPr>
        <w:lastRenderedPageBreak/>
        <w:t>Big Data Visualisation and Analytics: Future Research Challenges and Emerging Applications (Andrienko et al., 2020)</w:t>
      </w:r>
      <w:bookmarkEnd w:id="18"/>
    </w:p>
    <w:p w14:paraId="5D8D4D39" w14:textId="77777777" w:rsidR="007F131B" w:rsidRPr="00A302A2" w:rsidRDefault="007F131B" w:rsidP="007F131B">
      <w:r w:rsidRPr="00A302A2">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A302A2" w:rsidRDefault="007F131B" w:rsidP="007F131B">
      <w:pPr>
        <w:pStyle w:val="ListParagraph"/>
        <w:numPr>
          <w:ilvl w:val="0"/>
          <w:numId w:val="5"/>
        </w:numPr>
        <w:rPr>
          <w:i/>
          <w:iCs/>
        </w:rPr>
      </w:pPr>
      <w:r w:rsidRPr="00A302A2">
        <w:rPr>
          <w:i/>
          <w:iCs/>
        </w:rPr>
        <w:t>The top future research challenges in Big Data visualisation and analytics</w:t>
      </w:r>
    </w:p>
    <w:p w14:paraId="580AEFB6" w14:textId="2D8D8B68" w:rsidR="007F131B" w:rsidRPr="00A302A2" w:rsidRDefault="007F131B" w:rsidP="007F131B">
      <w:pPr>
        <w:pStyle w:val="ListParagraph"/>
        <w:numPr>
          <w:ilvl w:val="0"/>
          <w:numId w:val="5"/>
        </w:numPr>
        <w:rPr>
          <w:i/>
          <w:iCs/>
        </w:rPr>
      </w:pPr>
      <w:r w:rsidRPr="00A302A2">
        <w:rPr>
          <w:i/>
          <w:iCs/>
        </w:rPr>
        <w:t>The top emerging applications in the context of Bi</w:t>
      </w:r>
      <w:r w:rsidRPr="00A302A2">
        <w:rPr>
          <w:i/>
          <w:iCs/>
        </w:rPr>
        <w:t>g</w:t>
      </w:r>
      <w:r w:rsidRPr="00A302A2">
        <w:rPr>
          <w:i/>
          <w:iCs/>
        </w:rPr>
        <w:t xml:space="preserve"> Data visualisation and analytics</w:t>
      </w:r>
    </w:p>
    <w:p w14:paraId="369AF8E0" w14:textId="314E120F" w:rsidR="007F131B" w:rsidRPr="00A302A2" w:rsidRDefault="007F131B" w:rsidP="007F131B">
      <w:pPr>
        <w:rPr>
          <w:rFonts w:ascii="Times New Roman" w:hAnsi="Times New Roman"/>
        </w:rPr>
      </w:pPr>
      <w:r w:rsidRPr="00A302A2">
        <w:t xml:space="preserve">A point shared by many of the researchers and the creators of the report for the future of Data Visualisations, or Data Interfaces as </w:t>
      </w:r>
      <w:r w:rsidR="00430D86" w:rsidRPr="00A302A2">
        <w:fldChar w:fldCharType="begin"/>
      </w:r>
      <w:r w:rsidR="00430D86" w:rsidRPr="00A302A2">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A302A2">
        <w:fldChar w:fldCharType="separate"/>
      </w:r>
      <w:r w:rsidR="00430D86" w:rsidRPr="00A302A2">
        <w:t>(Dimara &amp; Perin, 2020)</w:t>
      </w:r>
      <w:r w:rsidR="00430D86" w:rsidRPr="00A302A2">
        <w:fldChar w:fldCharType="end"/>
      </w:r>
      <w:r w:rsidR="00430D86" w:rsidRPr="00A302A2">
        <w:t xml:space="preserve"> </w:t>
      </w:r>
      <w:r w:rsidRPr="00A302A2">
        <w:t xml:space="preserve">would call them, is the focus on their interactivity and accessibility. They stress the importance of how analysis of data often leads to results not seen at face value. </w:t>
      </w:r>
      <w:r w:rsidRPr="00A302A2">
        <w:t>Thus,</w:t>
      </w:r>
      <w:r w:rsidRPr="00A302A2">
        <w:t xml:space="preserve"> future Data interfaces “</w:t>
      </w:r>
      <w:r w:rsidRPr="00A302A2">
        <w:rPr>
          <w:i/>
          <w:iCs/>
        </w:rPr>
        <w:t>should provide sustainable insights and insight recommendations</w:t>
      </w:r>
      <w:r w:rsidRPr="00A302A2">
        <w:t xml:space="preserve">”. In addition, </w:t>
      </w:r>
      <w:r w:rsidR="00430D86" w:rsidRPr="00A302A2">
        <w:fldChar w:fldCharType="begin"/>
      </w:r>
      <w:r w:rsidR="00430D86" w:rsidRPr="00A302A2">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A302A2">
        <w:fldChar w:fldCharType="separate"/>
      </w:r>
      <w:r w:rsidR="00430D86" w:rsidRPr="00A302A2">
        <w:t>(Andrienko et al., 2020)</w:t>
      </w:r>
      <w:r w:rsidR="00430D86" w:rsidRPr="00A302A2">
        <w:fldChar w:fldCharType="end"/>
      </w:r>
      <w:r w:rsidR="00430D86" w:rsidRPr="00A302A2">
        <w:t xml:space="preserve"> </w:t>
      </w:r>
      <w:r w:rsidRPr="00A302A2">
        <w:t xml:space="preserve">stress that the tools created for visualising data should be accessible to the degree that </w:t>
      </w:r>
      <w:r w:rsidRPr="00A302A2">
        <w:rPr>
          <w:i/>
          <w:iCs/>
        </w:rPr>
        <w:t>non-data scientists</w:t>
      </w:r>
      <w:r w:rsidRPr="00A302A2">
        <w:t xml:space="preserve"> would be able to interact with and be provided with possibilities to gain new insights. </w:t>
      </w:r>
      <w:r w:rsidR="00430D86" w:rsidRPr="00A302A2">
        <w:fldChar w:fldCharType="begin"/>
      </w:r>
      <w:r w:rsidR="00430D86" w:rsidRPr="00A302A2">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A302A2">
        <w:fldChar w:fldCharType="separate"/>
      </w:r>
      <w:r w:rsidR="00430D86" w:rsidRPr="00A302A2">
        <w:t>(Andrienko et al., 2020)</w:t>
      </w:r>
      <w:r w:rsidR="00430D86" w:rsidRPr="00A302A2">
        <w:fldChar w:fldCharType="end"/>
      </w:r>
      <w:r w:rsidRPr="00A302A2">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A302A2">
        <w:rPr>
          <w:i/>
          <w:iCs/>
        </w:rPr>
        <w:t>user-oriented</w:t>
      </w:r>
      <w:r w:rsidRPr="00A302A2">
        <w:t xml:space="preserve"> and intuitive to use while retaining their usefulness when applied.</w:t>
      </w:r>
    </w:p>
    <w:p w14:paraId="724A8875" w14:textId="77777777" w:rsidR="007F131B" w:rsidRPr="00A302A2" w:rsidRDefault="007F131B" w:rsidP="007F131B">
      <w:r w:rsidRPr="00A302A2">
        <w:t xml:space="preserve">In the following section, I will, in short, summarise each researcher’s main points and thoughts and how they could relate to the role of Interaction Design in Informational Design in Big Data applications. </w:t>
      </w:r>
      <w:commentRangeStart w:id="19"/>
      <w:r w:rsidRPr="00A302A2">
        <w:rPr>
          <w:b/>
          <w:bCs/>
        </w:rPr>
        <w:t>The selection of researchers is limited to those who pose questions applicable to Interaction Design</w:t>
      </w:r>
      <w:commentRangeEnd w:id="19"/>
      <w:r w:rsidRPr="00A302A2">
        <w:rPr>
          <w:rStyle w:val="CommentReference"/>
        </w:rPr>
        <w:commentReference w:id="19"/>
      </w:r>
    </w:p>
    <w:p w14:paraId="3061DD9A" w14:textId="77777777" w:rsidR="007F131B" w:rsidRPr="00A302A2" w:rsidRDefault="007F131B" w:rsidP="007F131B">
      <w:pPr>
        <w:pStyle w:val="Heading3"/>
      </w:pPr>
      <w:bookmarkStart w:id="20" w:name="_Toc132047548"/>
      <w:r w:rsidRPr="00A302A2">
        <w:t>Gennady &amp; Andrienko. N</w:t>
      </w:r>
      <w:bookmarkEnd w:id="20"/>
    </w:p>
    <w:p w14:paraId="357F2268" w14:textId="77777777" w:rsidR="007F131B" w:rsidRPr="00A302A2" w:rsidRDefault="007F131B" w:rsidP="007F131B">
      <w:r w:rsidRPr="00A302A2">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A302A2" w:rsidRDefault="007F131B" w:rsidP="007F131B">
      <w:r w:rsidRPr="00A302A2">
        <w:lastRenderedPageBreak/>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A302A2">
        <w:rPr>
          <w:i/>
          <w:iCs/>
        </w:rPr>
        <w:t>visually-driven</w:t>
      </w:r>
      <w:proofErr w:type="gramEnd"/>
      <w:r w:rsidRPr="00A302A2">
        <w:rPr>
          <w:i/>
          <w:iCs/>
        </w:rPr>
        <w:t xml:space="preserve"> analysis of spatio-temporal data</w:t>
      </w:r>
      <w:r w:rsidRPr="00A302A2">
        <w:t>, which changes over several dimensions.</w:t>
      </w:r>
    </w:p>
    <w:p w14:paraId="644F736E" w14:textId="77777777" w:rsidR="007F131B" w:rsidRPr="00A302A2" w:rsidRDefault="007F131B" w:rsidP="007F131B">
      <w:pPr>
        <w:pStyle w:val="Heading3"/>
      </w:pPr>
      <w:bookmarkStart w:id="21" w:name="_Toc132047549"/>
      <w:r w:rsidRPr="00A302A2">
        <w:t>Fekete. J-D</w:t>
      </w:r>
      <w:bookmarkEnd w:id="21"/>
    </w:p>
    <w:p w14:paraId="570C1E5F" w14:textId="41294465" w:rsidR="007F131B" w:rsidRPr="00A302A2" w:rsidRDefault="007F131B" w:rsidP="007F131B">
      <w:r w:rsidRPr="00A302A2">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A302A2">
        <w:t xml:space="preserve"> </w:t>
      </w:r>
      <w:r w:rsidR="00430D86" w:rsidRPr="00A302A2">
        <w:fldChar w:fldCharType="begin"/>
      </w:r>
      <w:r w:rsidR="00B941F2" w:rsidRPr="00A302A2">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A302A2">
        <w:fldChar w:fldCharType="separate"/>
      </w:r>
      <w:r w:rsidR="00B941F2" w:rsidRPr="00A302A2">
        <w:t>(Dimara &amp; Perin, 2020)</w:t>
      </w:r>
      <w:r w:rsidR="00430D86" w:rsidRPr="00A302A2">
        <w:fldChar w:fldCharType="end"/>
      </w:r>
      <w:r w:rsidRPr="00A302A2">
        <w:t>, as mentioned before. It displays an aspect of the design of data visualisations where Interaction Designers have opportunities to provide real value to the development of both fields. </w:t>
      </w:r>
    </w:p>
    <w:p w14:paraId="06F6136F" w14:textId="77777777" w:rsidR="007F131B" w:rsidRPr="00A302A2" w:rsidRDefault="007F131B" w:rsidP="007F131B">
      <w:r w:rsidRPr="00A302A2">
        <w:t xml:space="preserve">Fekete further argues that implementing Progressive Data Analysis is an approach </w:t>
      </w:r>
      <w:proofErr w:type="gramStart"/>
      <w:r w:rsidRPr="00A302A2">
        <w:t>similar to</w:t>
      </w:r>
      <w:proofErr w:type="gramEnd"/>
      <w:r w:rsidRPr="00A302A2">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A302A2" w:rsidRDefault="007F131B" w:rsidP="007F131B">
      <w:pPr>
        <w:pStyle w:val="Heading3"/>
      </w:pPr>
      <w:bookmarkStart w:id="22" w:name="_Toc132047550"/>
      <w:r w:rsidRPr="00A302A2">
        <w:t>Fisher. D</w:t>
      </w:r>
      <w:bookmarkEnd w:id="22"/>
    </w:p>
    <w:p w14:paraId="1E2387DD" w14:textId="77777777" w:rsidR="007F131B" w:rsidRPr="00A302A2" w:rsidRDefault="007F131B" w:rsidP="007F131B">
      <w:r w:rsidRPr="00A302A2">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A302A2" w:rsidRDefault="007F131B" w:rsidP="007F131B">
      <w:pPr>
        <w:pStyle w:val="Heading3"/>
      </w:pPr>
      <w:bookmarkStart w:id="23" w:name="_Toc132047551"/>
      <w:r w:rsidRPr="00A302A2">
        <w:t>Kraska. T</w:t>
      </w:r>
      <w:bookmarkEnd w:id="23"/>
    </w:p>
    <w:p w14:paraId="6972A7D3" w14:textId="77777777" w:rsidR="007F131B" w:rsidRPr="00A302A2" w:rsidRDefault="007F131B" w:rsidP="007F131B">
      <w:r w:rsidRPr="00A302A2">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w:t>
      </w:r>
      <w:r w:rsidRPr="00A302A2">
        <w:lastRenderedPageBreak/>
        <w:t xml:space="preserve">used. </w:t>
      </w:r>
      <w:proofErr w:type="gramStart"/>
      <w:r w:rsidRPr="00A302A2">
        <w:t>Similar to</w:t>
      </w:r>
      <w:proofErr w:type="gramEnd"/>
      <w:r w:rsidRPr="00A302A2">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A302A2" w:rsidRDefault="007F131B" w:rsidP="007F131B">
      <w:pPr>
        <w:pStyle w:val="Quote"/>
      </w:pPr>
      <w:r w:rsidRPr="00A302A2">
        <w:t> “Design the user interactions first and then figure out the system [the backend], which can actually support them.”</w:t>
      </w:r>
    </w:p>
    <w:p w14:paraId="1E9AFC9C" w14:textId="77777777" w:rsidR="007F131B" w:rsidRPr="00A302A2" w:rsidRDefault="007F131B" w:rsidP="007F131B">
      <w:pPr>
        <w:pStyle w:val="Heading3"/>
      </w:pPr>
      <w:bookmarkStart w:id="24" w:name="_Toc132047552"/>
      <w:r w:rsidRPr="00A302A2">
        <w:t>Oulasvirta. A</w:t>
      </w:r>
      <w:bookmarkEnd w:id="24"/>
    </w:p>
    <w:p w14:paraId="3AD9B32E" w14:textId="77777777" w:rsidR="007F131B" w:rsidRPr="00A302A2" w:rsidRDefault="007F131B" w:rsidP="000C206D">
      <w:r w:rsidRPr="00A302A2">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A302A2">
        <w:rPr>
          <w:i/>
          <w:iCs/>
        </w:rPr>
        <w:t>explain</w:t>
      </w:r>
      <w:r w:rsidRPr="00A302A2">
        <w:t xml:space="preserve"> it.</w:t>
      </w:r>
    </w:p>
    <w:p w14:paraId="4CBBC2A1" w14:textId="77777777" w:rsidR="007F131B" w:rsidRPr="00A302A2" w:rsidRDefault="007F131B" w:rsidP="000C206D">
      <w:r w:rsidRPr="00A302A2">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A302A2" w:rsidRDefault="007F131B" w:rsidP="000C206D">
      <w:pPr>
        <w:pStyle w:val="Quote"/>
      </w:pPr>
      <w:r w:rsidRPr="00A302A2">
        <w:t>“</w:t>
      </w:r>
      <w:r w:rsidRPr="00A302A2">
        <w:rPr>
          <w:b/>
          <w:bCs/>
        </w:rPr>
        <w:t>Why</w:t>
      </w:r>
      <w:r w:rsidRPr="00A302A2">
        <w:t xml:space="preserve"> should a particular visualisation </w:t>
      </w:r>
      <w:proofErr w:type="gramStart"/>
      <w:r w:rsidRPr="00A302A2">
        <w:t>favored</w:t>
      </w:r>
      <w:proofErr w:type="gramEnd"/>
      <w:r w:rsidRPr="00A302A2">
        <w:t xml:space="preserve"> over another one in some context? </w:t>
      </w:r>
      <w:r w:rsidRPr="00A302A2">
        <w:rPr>
          <w:b/>
          <w:bCs/>
        </w:rPr>
        <w:t>Why</w:t>
      </w:r>
      <w:r w:rsidRPr="00A302A2">
        <w:t xml:space="preserve"> should one choose </w:t>
      </w:r>
      <w:proofErr w:type="gramStart"/>
      <w:r w:rsidRPr="00A302A2">
        <w:t>particular design</w:t>
      </w:r>
      <w:proofErr w:type="gramEnd"/>
      <w:r w:rsidRPr="00A302A2">
        <w:t xml:space="preserve"> parameters over other ones? What are the </w:t>
      </w:r>
      <w:r w:rsidRPr="00A302A2">
        <w:rPr>
          <w:b/>
          <w:bCs/>
        </w:rPr>
        <w:t>limits</w:t>
      </w:r>
      <w:r w:rsidRPr="00A302A2">
        <w:t xml:space="preserve"> or a particular type of visualisation, what can it do and -more importantly- what can it </w:t>
      </w:r>
      <w:r w:rsidRPr="00A302A2">
        <w:rPr>
          <w:b/>
          <w:bCs/>
        </w:rPr>
        <w:t>not</w:t>
      </w:r>
      <w:r w:rsidRPr="00A302A2">
        <w:t xml:space="preserve"> do.”</w:t>
      </w:r>
    </w:p>
    <w:p w14:paraId="6367594D" w14:textId="7AB82745" w:rsidR="000C206D" w:rsidRPr="00A302A2" w:rsidRDefault="000C206D" w:rsidP="000C206D">
      <w:pPr>
        <w:pStyle w:val="Heading2"/>
        <w:rPr>
          <w:lang w:val="en-GB"/>
        </w:rPr>
      </w:pPr>
      <w:bookmarkStart w:id="25" w:name="_Toc132047553"/>
      <w:r w:rsidRPr="00A302A2">
        <w:rPr>
          <w:lang w:val="en-GB"/>
        </w:rPr>
        <w:t>Voyagers and Voyeurs: Supporting Asynchronous Collaborative Information Visualization</w:t>
      </w:r>
      <w:bookmarkEnd w:id="25"/>
    </w:p>
    <w:p w14:paraId="0ED9C973" w14:textId="29370F3D" w:rsidR="000C206D" w:rsidRPr="00A302A2" w:rsidRDefault="00B941F2" w:rsidP="000C206D">
      <w:r w:rsidRPr="00A302A2">
        <w:fldChar w:fldCharType="begin"/>
      </w:r>
      <w:r w:rsidRPr="00A302A2">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Heer et al., 2007)</w:t>
      </w:r>
      <w:r w:rsidRPr="00A302A2">
        <w:fldChar w:fldCharType="end"/>
      </w:r>
      <w:r w:rsidRPr="00A302A2">
        <w:t xml:space="preserve"> </w:t>
      </w:r>
      <w:r w:rsidR="000C206D" w:rsidRPr="00A302A2">
        <w:t xml:space="preserve">presents a design that implements aspects of asynchronous collaboration in a data visualisation program, </w:t>
      </w:r>
      <w:r w:rsidR="000C206D" w:rsidRPr="00A302A2">
        <w:rPr>
          <w:i/>
          <w:iCs/>
        </w:rPr>
        <w:t>sense.us</w:t>
      </w:r>
      <w:r w:rsidR="000C206D" w:rsidRPr="00A302A2">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A302A2">
        <w:t xml:space="preserve"> </w:t>
      </w:r>
      <w:r w:rsidR="006C59EB" w:rsidRPr="00A302A2">
        <w:fldChar w:fldCharType="begin"/>
      </w:r>
      <w:r w:rsidR="006C59EB" w:rsidRPr="00A302A2">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Heer et al., 2007)</w:t>
      </w:r>
      <w:r w:rsidR="006C59EB" w:rsidRPr="00A302A2">
        <w:fldChar w:fldCharType="end"/>
      </w:r>
      <w:r w:rsidR="006C59EB" w:rsidRPr="00A302A2">
        <w:t xml:space="preserve"> </w:t>
      </w:r>
      <w:r w:rsidR="000C206D" w:rsidRPr="00A302A2">
        <w:t xml:space="preserve">implemented functions within the data visualisation software that allows users to comment, annotate, share insights, and discuss, all through a (for the time) novel method of interaction. From user tests, </w:t>
      </w:r>
      <w:r w:rsidR="006C59EB" w:rsidRPr="00A302A2">
        <w:fldChar w:fldCharType="begin"/>
      </w:r>
      <w:r w:rsidR="006C59EB" w:rsidRPr="00A302A2">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 xml:space="preserve">(Heer et al., </w:t>
      </w:r>
      <w:r w:rsidR="006C59EB" w:rsidRPr="00A302A2">
        <w:lastRenderedPageBreak/>
        <w:t>2007)</w:t>
      </w:r>
      <w:r w:rsidR="006C59EB" w:rsidRPr="00A302A2">
        <w:fldChar w:fldCharType="end"/>
      </w:r>
      <w:r w:rsidR="000C206D" w:rsidRPr="00A302A2">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A302A2">
        <w:fldChar w:fldCharType="begin"/>
      </w:r>
      <w:r w:rsidR="006C59EB" w:rsidRPr="00A302A2">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Heer et al., 2007)</w:t>
      </w:r>
      <w:r w:rsidR="006C59EB" w:rsidRPr="00A302A2">
        <w:fldChar w:fldCharType="end"/>
      </w:r>
      <w:r w:rsidR="006C59EB" w:rsidRPr="00A302A2">
        <w:t xml:space="preserve"> </w:t>
      </w:r>
      <w:r w:rsidR="000C206D" w:rsidRPr="00A302A2">
        <w:t>see a value in the addition of social aspects within the visual analysis and, through that, empower users to receive both in-depth and general knowledge in their visualisations.</w:t>
      </w:r>
    </w:p>
    <w:p w14:paraId="5411F886" w14:textId="52B5FC31" w:rsidR="000C206D" w:rsidRPr="00A302A2" w:rsidRDefault="006C59EB" w:rsidP="000C206D">
      <w:r w:rsidRPr="00A302A2">
        <w:fldChar w:fldCharType="begin"/>
      </w:r>
      <w:r w:rsidRPr="00A302A2">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Heer et al., 2007)</w:t>
      </w:r>
      <w:r w:rsidRPr="00A302A2">
        <w:fldChar w:fldCharType="end"/>
      </w:r>
      <w:r w:rsidRPr="00A302A2">
        <w:t xml:space="preserve"> </w:t>
      </w:r>
      <w:r w:rsidR="000C206D" w:rsidRPr="00A302A2">
        <w:t xml:space="preserve">identifies three common features in visualisation designs that implement multi-user bookmarking functions. </w:t>
      </w:r>
      <w:r w:rsidR="000C206D" w:rsidRPr="00A302A2">
        <w:rPr>
          <w:i/>
          <w:iCs/>
        </w:rPr>
        <w:t>Application bookmarks</w:t>
      </w:r>
      <w:r w:rsidR="000C206D" w:rsidRPr="00A302A2">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A302A2">
        <w:fldChar w:fldCharType="begin"/>
      </w:r>
      <w:r w:rsidRPr="00A302A2">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Heer et al., 2007)</w:t>
      </w:r>
      <w:r w:rsidRPr="00A302A2">
        <w:fldChar w:fldCharType="end"/>
      </w:r>
      <w:r w:rsidR="000C206D" w:rsidRPr="00A302A2">
        <w:t xml:space="preserve"> refer to as </w:t>
      </w:r>
      <w:r w:rsidR="000C206D" w:rsidRPr="00A302A2">
        <w:rPr>
          <w:i/>
          <w:iCs/>
        </w:rPr>
        <w:t>independent discussions.</w:t>
      </w:r>
      <w:r w:rsidR="000C206D" w:rsidRPr="00A302A2">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A302A2">
        <w:fldChar w:fldCharType="begin"/>
      </w:r>
      <w:r w:rsidRPr="00A302A2">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A302A2">
        <w:fldChar w:fldCharType="separate"/>
      </w:r>
      <w:r w:rsidRPr="00A302A2">
        <w:t>(Heer et al., 2007)</w:t>
      </w:r>
      <w:r w:rsidRPr="00A302A2">
        <w:fldChar w:fldCharType="end"/>
      </w:r>
      <w:r w:rsidRPr="00A302A2">
        <w:t xml:space="preserve"> </w:t>
      </w:r>
      <w:r w:rsidR="000C206D" w:rsidRPr="00A302A2">
        <w:t xml:space="preserve">define </w:t>
      </w:r>
      <w:r w:rsidR="000C206D" w:rsidRPr="00A302A2">
        <w:rPr>
          <w:i/>
          <w:iCs/>
        </w:rPr>
        <w:t>embedded discussions</w:t>
      </w:r>
      <w:r w:rsidR="000C206D" w:rsidRPr="00A302A2">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A302A2" w:rsidRDefault="000C206D" w:rsidP="000C206D">
      <w:r w:rsidRPr="00A302A2">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A302A2">
        <w:fldChar w:fldCharType="begin"/>
      </w:r>
      <w:r w:rsidR="006C59EB" w:rsidRPr="00A302A2">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A302A2">
        <w:fldChar w:fldCharType="separate"/>
      </w:r>
      <w:r w:rsidR="006C59EB" w:rsidRPr="00A302A2">
        <w:t>(Heer et al., 2007)</w:t>
      </w:r>
      <w:r w:rsidR="006C59EB" w:rsidRPr="00A302A2">
        <w:fldChar w:fldCharType="end"/>
      </w:r>
      <w:r w:rsidRPr="00A302A2">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A302A2">
        <w:t>Through the use of</w:t>
      </w:r>
      <w:proofErr w:type="gramEnd"/>
      <w:r w:rsidRPr="00A302A2">
        <w:t xml:space="preserve"> annotations and links between different visualisations within the annotation, users could expand upon the existing </w:t>
      </w:r>
      <w:r w:rsidRPr="00A302A2">
        <w:lastRenderedPageBreak/>
        <w:t>data set by situating the data through historical narratives. One user built a narrative that explored the progression of female workers in historically male-dominated workplaces over a time period. </w:t>
      </w:r>
    </w:p>
    <w:p w14:paraId="70175697" w14:textId="16FBA0C3" w:rsidR="000C206D" w:rsidRPr="00A302A2" w:rsidRDefault="000C206D" w:rsidP="000C206D">
      <w:pPr>
        <w:pStyle w:val="Heading2"/>
        <w:rPr>
          <w:lang w:val="en-GB"/>
        </w:rPr>
      </w:pPr>
      <w:bookmarkStart w:id="26" w:name="_Toc132047554"/>
      <w:commentRangeStart w:id="27"/>
      <w:r w:rsidRPr="00A302A2">
        <w:rPr>
          <w:lang w:val="en-GB"/>
        </w:rPr>
        <w:t xml:space="preserve">Constructive </w:t>
      </w:r>
      <w:commentRangeEnd w:id="27"/>
      <w:r w:rsidR="00430D86" w:rsidRPr="00A302A2">
        <w:rPr>
          <w:rStyle w:val="CommentReference"/>
          <w:rFonts w:ascii="Georgia" w:hAnsi="Georgia"/>
          <w:lang w:val="en-GB"/>
        </w:rPr>
        <w:commentReference w:id="27"/>
      </w:r>
      <w:r w:rsidRPr="00A302A2">
        <w:rPr>
          <w:lang w:val="en-GB"/>
        </w:rPr>
        <w:t>Visualisation</w:t>
      </w:r>
      <w:bookmarkEnd w:id="26"/>
    </w:p>
    <w:p w14:paraId="4A61DFA8" w14:textId="2ADAEDC8" w:rsidR="000C206D" w:rsidRPr="00A302A2" w:rsidRDefault="006C59EB" w:rsidP="000C206D">
      <w:r w:rsidRPr="00A302A2">
        <w:fldChar w:fldCharType="begin"/>
      </w:r>
      <w:r w:rsidRPr="00A302A2">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A302A2">
        <w:fldChar w:fldCharType="begin"/>
      </w:r>
      <w:r w:rsidRPr="00A302A2">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A302A2">
        <w:fldChar w:fldCharType="begin"/>
      </w:r>
      <w:r w:rsidRPr="00A302A2">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000C206D" w:rsidRPr="00A302A2">
        <w:t xml:space="preserve"> present components and processes for designing a Constructive Visualisation. Further, </w:t>
      </w:r>
      <w:r w:rsidRPr="00A302A2">
        <w:fldChar w:fldCharType="begin"/>
      </w:r>
      <w:r w:rsidRPr="00A302A2">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analyse existing design solutions from the perspective of Constructive Visualisation and identify how they approach the design challenges from different angles and how they solve them.</w:t>
      </w:r>
    </w:p>
    <w:p w14:paraId="27CE132A" w14:textId="77777777" w:rsidR="000C206D" w:rsidRPr="00A302A2" w:rsidRDefault="000C206D" w:rsidP="000C206D">
      <w:pPr>
        <w:pStyle w:val="Heading3"/>
      </w:pPr>
      <w:bookmarkStart w:id="28" w:name="_Toc132047555"/>
      <w:r w:rsidRPr="00A302A2">
        <w:t>Design challenges</w:t>
      </w:r>
      <w:bookmarkEnd w:id="28"/>
    </w:p>
    <w:p w14:paraId="27C1F1A6" w14:textId="7BD8BC5F" w:rsidR="000C206D" w:rsidRPr="00A302A2" w:rsidRDefault="006C59EB" w:rsidP="000C206D">
      <w:r w:rsidRPr="00A302A2">
        <w:fldChar w:fldCharType="begin"/>
      </w:r>
      <w:r w:rsidRPr="00A302A2">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A302A2">
        <w:fldChar w:fldCharType="separate"/>
      </w:r>
      <w:r w:rsidRPr="00A302A2">
        <w:t>(Huron et al., 2014)</w:t>
      </w:r>
      <w:r w:rsidRPr="00A302A2">
        <w:fldChar w:fldCharType="end"/>
      </w:r>
      <w:r w:rsidRPr="00A302A2">
        <w:t xml:space="preserve"> </w:t>
      </w:r>
      <w:r w:rsidR="000C206D" w:rsidRPr="00A302A2">
        <w:t>identifies three design challenges for making constructive visualisations (visualised in Table 1):</w:t>
      </w:r>
    </w:p>
    <w:p w14:paraId="56603A68" w14:textId="77777777" w:rsidR="000C206D" w:rsidRPr="00A302A2" w:rsidRDefault="000C206D" w:rsidP="000C206D">
      <w:r w:rsidRPr="00A302A2">
        <w:rPr>
          <w:b/>
          <w:bCs/>
        </w:rPr>
        <w:t>Keeping it simple</w:t>
      </w:r>
      <w:r w:rsidRPr="00A302A2">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A302A2" w:rsidRDefault="000C206D" w:rsidP="000C206D">
      <w:r w:rsidRPr="00A302A2">
        <w:rPr>
          <w:b/>
          <w:bCs/>
        </w:rPr>
        <w:t>Enabling expressivity</w:t>
      </w:r>
      <w:r w:rsidRPr="00A302A2">
        <w:t xml:space="preserve">. Huron et al. define expressivity along the three freedoms defined by </w:t>
      </w:r>
      <w:r w:rsidR="00DC062B" w:rsidRPr="00A302A2">
        <w:fldChar w:fldCharType="begin"/>
      </w:r>
      <w:r w:rsidR="00DC062B" w:rsidRPr="00A302A2">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A302A2">
        <w:fldChar w:fldCharType="separate"/>
      </w:r>
      <w:r w:rsidR="00DC062B" w:rsidRPr="00A302A2">
        <w:t>(Bertin &amp; Barbut, 1968)</w:t>
      </w:r>
      <w:r w:rsidR="00DC062B" w:rsidRPr="00A302A2">
        <w:fldChar w:fldCharType="end"/>
      </w:r>
      <w:r w:rsidR="00DC062B" w:rsidRPr="00A302A2">
        <w:t>:</w:t>
      </w:r>
    </w:p>
    <w:p w14:paraId="4ECB6883" w14:textId="605D115D" w:rsidR="000C206D" w:rsidRPr="00A302A2" w:rsidRDefault="000C206D" w:rsidP="00A20EF5">
      <w:pPr>
        <w:pStyle w:val="ListParagraph"/>
        <w:numPr>
          <w:ilvl w:val="0"/>
          <w:numId w:val="7"/>
        </w:numPr>
      </w:pPr>
      <w:r w:rsidRPr="00A302A2">
        <w:t>That there is a degree of freedom in defining the sign.</w:t>
      </w:r>
    </w:p>
    <w:p w14:paraId="6C7544DA" w14:textId="6E1F26D3" w:rsidR="000C206D" w:rsidRPr="00A302A2" w:rsidRDefault="000C206D" w:rsidP="00A20EF5">
      <w:pPr>
        <w:pStyle w:val="ListParagraph"/>
        <w:numPr>
          <w:ilvl w:val="0"/>
          <w:numId w:val="7"/>
        </w:numPr>
      </w:pPr>
      <w:r w:rsidRPr="00A302A2">
        <w:t>There is a degree of freedom in attributing properties to the sign.</w:t>
      </w:r>
    </w:p>
    <w:p w14:paraId="69DF422C" w14:textId="2E59484D" w:rsidR="000C206D" w:rsidRPr="00A302A2" w:rsidRDefault="000C206D" w:rsidP="00A20EF5">
      <w:pPr>
        <w:pStyle w:val="ListParagraph"/>
        <w:numPr>
          <w:ilvl w:val="0"/>
          <w:numId w:val="7"/>
        </w:numPr>
      </w:pPr>
      <w:r w:rsidRPr="00A302A2">
        <w:t>And that there is a degree of freedom in how the sign can be arranged.</w:t>
      </w:r>
    </w:p>
    <w:p w14:paraId="34FA903D" w14:textId="77777777" w:rsidR="000C206D" w:rsidRPr="00A302A2" w:rsidRDefault="000C206D" w:rsidP="000C206D">
      <w:pPr>
        <w:rPr>
          <w:rFonts w:ascii="Times New Roman" w:hAnsi="Times New Roman"/>
        </w:rPr>
      </w:pPr>
      <w:r w:rsidRPr="00A302A2">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A302A2">
        <w:rPr>
          <w:i/>
          <w:iCs/>
        </w:rPr>
        <w:t>plasticity</w:t>
      </w:r>
      <w:r w:rsidRPr="00A302A2">
        <w:t xml:space="preserve"> as “</w:t>
      </w:r>
      <w:r w:rsidRPr="00A302A2">
        <w:rPr>
          <w:i/>
          <w:iCs/>
        </w:rPr>
        <w:t>/.../ the ability to re-model during the creation process</w:t>
      </w:r>
      <w:r w:rsidRPr="00A302A2">
        <w:t>”.</w:t>
      </w:r>
    </w:p>
    <w:p w14:paraId="3B280368" w14:textId="09FE0637" w:rsidR="000C206D" w:rsidRPr="00A302A2" w:rsidRDefault="000C206D" w:rsidP="000C206D">
      <w:r w:rsidRPr="00A302A2">
        <w:rPr>
          <w:b/>
          <w:bCs/>
        </w:rPr>
        <w:lastRenderedPageBreak/>
        <w:t>Incorporating dynamics</w:t>
      </w:r>
      <w:r w:rsidRPr="00A302A2">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A302A2">
        <w:t>in itself a</w:t>
      </w:r>
      <w:proofErr w:type="gramEnd"/>
      <w:r w:rsidRPr="00A302A2">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A302A2"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A302A2" w:rsidRDefault="000C206D" w:rsidP="000C206D">
            <w:pPr>
              <w:rPr>
                <w:sz w:val="16"/>
                <w:szCs w:val="16"/>
              </w:rPr>
            </w:pPr>
            <w:r w:rsidRPr="00A302A2">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A302A2" w:rsidRDefault="000C206D" w:rsidP="000C206D">
            <w:pPr>
              <w:rPr>
                <w:sz w:val="16"/>
                <w:szCs w:val="16"/>
              </w:rPr>
            </w:pPr>
            <w:r w:rsidRPr="00A302A2">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A302A2" w:rsidRDefault="000C206D" w:rsidP="000C206D">
            <w:pPr>
              <w:rPr>
                <w:sz w:val="16"/>
                <w:szCs w:val="16"/>
              </w:rPr>
            </w:pPr>
            <w:r w:rsidRPr="00A302A2">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77777777" w:rsidR="000C206D" w:rsidRPr="00A302A2" w:rsidRDefault="000C206D" w:rsidP="000C206D">
            <w:pPr>
              <w:rPr>
                <w:sz w:val="16"/>
                <w:szCs w:val="16"/>
              </w:rPr>
            </w:pPr>
            <w:r w:rsidRPr="00A302A2">
              <w:rPr>
                <w:sz w:val="16"/>
                <w:szCs w:val="16"/>
              </w:rPr>
              <w:t>Incorporating 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A302A2" w:rsidRDefault="000C206D" w:rsidP="000C206D">
            <w:pPr>
              <w:rPr>
                <w:sz w:val="16"/>
                <w:szCs w:val="16"/>
              </w:rPr>
            </w:pPr>
            <w:r w:rsidRPr="00A302A2">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A302A2" w:rsidRDefault="000C206D" w:rsidP="000C206D">
            <w:pPr>
              <w:rPr>
                <w:sz w:val="16"/>
                <w:szCs w:val="16"/>
              </w:rPr>
            </w:pPr>
            <w:r w:rsidRPr="00A302A2">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A302A2" w:rsidRDefault="000C206D" w:rsidP="000C206D">
            <w:pPr>
              <w:rPr>
                <w:sz w:val="16"/>
                <w:szCs w:val="16"/>
              </w:rPr>
            </w:pPr>
            <w:r w:rsidRPr="00A302A2">
              <w:rPr>
                <w:sz w:val="16"/>
                <w:szCs w:val="16"/>
              </w:rPr>
              <w:t>CS System examples</w:t>
            </w:r>
          </w:p>
        </w:tc>
      </w:tr>
      <w:tr w:rsidR="00BA7690" w:rsidRPr="00A302A2"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A302A2" w:rsidRDefault="000C206D" w:rsidP="000C206D">
            <w:pPr>
              <w:rPr>
                <w:sz w:val="16"/>
                <w:szCs w:val="16"/>
              </w:rPr>
            </w:pPr>
            <w:r w:rsidRPr="00A302A2">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A302A2" w:rsidRDefault="000C206D" w:rsidP="000C206D">
            <w:pPr>
              <w:rPr>
                <w:sz w:val="16"/>
                <w:szCs w:val="16"/>
              </w:rPr>
            </w:pPr>
            <w:r w:rsidRPr="00A302A2">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A302A2" w:rsidRDefault="000C206D" w:rsidP="000C206D">
            <w:pPr>
              <w:rPr>
                <w:sz w:val="16"/>
                <w:szCs w:val="16"/>
              </w:rPr>
            </w:pPr>
            <w:r w:rsidRPr="00A302A2">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A302A2" w:rsidRDefault="000C206D" w:rsidP="000C206D">
            <w:pPr>
              <w:rPr>
                <w:sz w:val="16"/>
                <w:szCs w:val="16"/>
              </w:rPr>
            </w:pPr>
            <w:r w:rsidRPr="00A302A2">
              <w:rPr>
                <w:sz w:val="16"/>
                <w:szCs w:val="16"/>
              </w:rPr>
              <w:t>Excel, Tableau, Google Chart</w:t>
            </w:r>
          </w:p>
        </w:tc>
      </w:tr>
      <w:tr w:rsidR="00BA7690" w:rsidRPr="00A302A2"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A302A2" w:rsidRDefault="000C206D" w:rsidP="000C206D">
            <w:pPr>
              <w:rPr>
                <w:sz w:val="16"/>
                <w:szCs w:val="16"/>
              </w:rPr>
            </w:pPr>
            <w:r w:rsidRPr="00A302A2">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A302A2" w:rsidRDefault="000C206D" w:rsidP="000C206D">
            <w:pPr>
              <w:rPr>
                <w:sz w:val="16"/>
                <w:szCs w:val="16"/>
              </w:rPr>
            </w:pPr>
            <w:r w:rsidRPr="00A302A2">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A302A2" w:rsidRDefault="000C206D" w:rsidP="000C206D">
            <w:pPr>
              <w:rPr>
                <w:sz w:val="16"/>
                <w:szCs w:val="16"/>
              </w:rPr>
            </w:pPr>
            <w:r w:rsidRPr="00A302A2">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A302A2" w:rsidRDefault="000C206D" w:rsidP="000C206D">
            <w:pPr>
              <w:rPr>
                <w:sz w:val="16"/>
                <w:szCs w:val="16"/>
              </w:rPr>
            </w:pPr>
            <w:r w:rsidRPr="00A302A2">
              <w:rPr>
                <w:sz w:val="16"/>
                <w:szCs w:val="16"/>
              </w:rPr>
              <w:t>Pen &amp; Paper, Photoshop, Illustrator</w:t>
            </w:r>
          </w:p>
        </w:tc>
      </w:tr>
      <w:tr w:rsidR="00BA7690" w:rsidRPr="00A302A2"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A302A2" w:rsidRDefault="000C206D" w:rsidP="000C206D">
            <w:pPr>
              <w:rPr>
                <w:sz w:val="16"/>
                <w:szCs w:val="16"/>
              </w:rPr>
            </w:pPr>
            <w:r w:rsidRPr="00A302A2">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A302A2" w:rsidRDefault="000C206D" w:rsidP="000C206D">
            <w:pPr>
              <w:rPr>
                <w:sz w:val="16"/>
                <w:szCs w:val="16"/>
              </w:rPr>
            </w:pPr>
            <w:r w:rsidRPr="00A302A2">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A302A2" w:rsidRDefault="000C206D" w:rsidP="000C206D">
            <w:pPr>
              <w:rPr>
                <w:sz w:val="16"/>
                <w:szCs w:val="16"/>
              </w:rPr>
            </w:pPr>
            <w:r w:rsidRPr="00A302A2">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A302A2" w:rsidRDefault="000C206D" w:rsidP="000C206D">
            <w:pPr>
              <w:rPr>
                <w:sz w:val="16"/>
                <w:szCs w:val="16"/>
              </w:rPr>
            </w:pPr>
            <w:r w:rsidRPr="00A302A2">
              <w:rPr>
                <w:sz w:val="16"/>
                <w:szCs w:val="16"/>
              </w:rPr>
              <w:t>Processing, D3.js, Infovis toolkit</w:t>
            </w:r>
          </w:p>
        </w:tc>
      </w:tr>
      <w:tr w:rsidR="00BA7690" w:rsidRPr="00A302A2"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A302A2" w:rsidRDefault="000C206D" w:rsidP="000C206D">
            <w:pPr>
              <w:rPr>
                <w:sz w:val="16"/>
                <w:szCs w:val="16"/>
              </w:rPr>
            </w:pPr>
            <w:r w:rsidRPr="00A302A2">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A302A2" w:rsidRDefault="000C206D" w:rsidP="000C206D">
            <w:pPr>
              <w:rPr>
                <w:sz w:val="16"/>
                <w:szCs w:val="16"/>
              </w:rPr>
            </w:pPr>
            <w:r w:rsidRPr="00A302A2">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A302A2" w:rsidRDefault="000C206D" w:rsidP="000C206D">
            <w:pPr>
              <w:rPr>
                <w:sz w:val="16"/>
                <w:szCs w:val="16"/>
              </w:rPr>
            </w:pPr>
            <w:r w:rsidRPr="00A302A2">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A302A2" w:rsidRDefault="000C206D" w:rsidP="000C206D">
            <w:pPr>
              <w:rPr>
                <w:sz w:val="16"/>
                <w:szCs w:val="16"/>
              </w:rPr>
            </w:pPr>
            <w:r w:rsidRPr="00A302A2">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A302A2" w:rsidRDefault="000C206D" w:rsidP="000C206D">
            <w:pPr>
              <w:keepNext/>
              <w:rPr>
                <w:sz w:val="16"/>
                <w:szCs w:val="16"/>
              </w:rPr>
            </w:pPr>
            <w:r w:rsidRPr="00A302A2">
              <w:rPr>
                <w:sz w:val="16"/>
                <w:szCs w:val="16"/>
              </w:rPr>
              <w:t>Unknown</w:t>
            </w:r>
          </w:p>
        </w:tc>
      </w:tr>
    </w:tbl>
    <w:p w14:paraId="2201CF5A" w14:textId="4A1C3358" w:rsidR="000C206D" w:rsidRPr="00A302A2" w:rsidRDefault="000C206D">
      <w:pPr>
        <w:pStyle w:val="Caption"/>
      </w:pPr>
      <w:r w:rsidRPr="00A302A2">
        <w:t xml:space="preserve">Table </w:t>
      </w:r>
      <w:r w:rsidRPr="00A302A2">
        <w:fldChar w:fldCharType="begin"/>
      </w:r>
      <w:r w:rsidRPr="00A302A2">
        <w:instrText xml:space="preserve"> SEQ Table \* ARABIC </w:instrText>
      </w:r>
      <w:r w:rsidRPr="00A302A2">
        <w:fldChar w:fldCharType="separate"/>
      </w:r>
      <w:r w:rsidR="00DF706B">
        <w:rPr>
          <w:noProof/>
        </w:rPr>
        <w:t>1</w:t>
      </w:r>
      <w:r w:rsidRPr="00A302A2">
        <w:fldChar w:fldCharType="end"/>
      </w:r>
      <w:r w:rsidRPr="00A302A2">
        <w:t>. (Huron et al., 2014) situates constructive visualisation against existing VIS approaches through their perspective.</w:t>
      </w:r>
    </w:p>
    <w:p w14:paraId="3FEBE3B2" w14:textId="77777777" w:rsidR="000C206D" w:rsidRPr="00A302A2" w:rsidRDefault="000C206D" w:rsidP="000C206D">
      <w:pPr>
        <w:pStyle w:val="Heading3"/>
      </w:pPr>
      <w:bookmarkStart w:id="29" w:name="_Toc132047556"/>
      <w:r w:rsidRPr="00A302A2">
        <w:t>Components and processes of constructive visualisation</w:t>
      </w:r>
      <w:bookmarkEnd w:id="29"/>
    </w:p>
    <w:p w14:paraId="578AEBE5" w14:textId="77777777" w:rsidR="000C206D" w:rsidRPr="00A302A2" w:rsidRDefault="000C206D" w:rsidP="000C206D">
      <w:r w:rsidRPr="00A302A2">
        <w:t>From these design challenges, in combination with an analysis of lessons from constructivist ideas and research, Huron et al., propose the following definition for constructive visualisation, “</w:t>
      </w:r>
      <w:r w:rsidRPr="00A302A2">
        <w:rPr>
          <w:i/>
          <w:iCs/>
        </w:rPr>
        <w:t>... the constructivist approach to designing information visualisation is the act of constructing a visualisation by assembling blocks, that have previously been assigned a data unit through a mapping.</w:t>
      </w:r>
      <w:r w:rsidRPr="00A302A2">
        <w:t>”.</w:t>
      </w:r>
    </w:p>
    <w:p w14:paraId="07888DEE" w14:textId="77777777" w:rsidR="000C206D" w:rsidRPr="00A302A2" w:rsidRDefault="000C206D" w:rsidP="000C206D">
      <w:pPr>
        <w:pStyle w:val="Heading4"/>
      </w:pPr>
      <w:r w:rsidRPr="00A302A2">
        <w:t>Components</w:t>
      </w:r>
    </w:p>
    <w:p w14:paraId="1CB99FDB" w14:textId="77777777" w:rsidR="000C206D" w:rsidRPr="00A302A2" w:rsidRDefault="000C206D" w:rsidP="000C206D">
      <w:r w:rsidRPr="00A302A2">
        <w:rPr>
          <w:b/>
          <w:bCs/>
        </w:rPr>
        <w:t>The basic unit: a token</w:t>
      </w:r>
      <w:r w:rsidRPr="00A302A2">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A302A2" w:rsidRDefault="000C206D" w:rsidP="000C206D">
      <w:r w:rsidRPr="00A302A2">
        <w:rPr>
          <w:b/>
          <w:bCs/>
        </w:rPr>
        <w:lastRenderedPageBreak/>
        <w:t>Token grammar</w:t>
      </w:r>
      <w:r w:rsidRPr="00A302A2">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A302A2" w:rsidRDefault="000C206D" w:rsidP="000C206D">
      <w:r w:rsidRPr="00A302A2">
        <w:rPr>
          <w:b/>
          <w:bCs/>
        </w:rPr>
        <w:t>Environment</w:t>
      </w:r>
      <w:r w:rsidRPr="00A302A2">
        <w:t>. </w:t>
      </w:r>
    </w:p>
    <w:p w14:paraId="1401F66B" w14:textId="77777777" w:rsidR="000C206D" w:rsidRPr="00A302A2" w:rsidRDefault="000C206D" w:rsidP="000C206D">
      <w:r w:rsidRPr="00A302A2">
        <w:rPr>
          <w:b/>
          <w:bCs/>
        </w:rPr>
        <w:t>Assembly model</w:t>
      </w:r>
      <w:r w:rsidRPr="00A302A2">
        <w:t>.</w:t>
      </w:r>
    </w:p>
    <w:p w14:paraId="2A57359F" w14:textId="77777777" w:rsidR="000C206D" w:rsidRPr="00A302A2" w:rsidRDefault="000C206D" w:rsidP="000C206D">
      <w:pPr>
        <w:pStyle w:val="Heading4"/>
      </w:pPr>
      <w:r w:rsidRPr="00A302A2">
        <w:t>Processes</w:t>
      </w:r>
    </w:p>
    <w:p w14:paraId="6EB0EAED" w14:textId="77777777" w:rsidR="000C206D" w:rsidRPr="00A302A2" w:rsidRDefault="000C206D" w:rsidP="000C206D">
      <w:pPr>
        <w:rPr>
          <w:b/>
          <w:bCs/>
        </w:rPr>
      </w:pPr>
      <w:r w:rsidRPr="00A302A2">
        <w:rPr>
          <w:b/>
          <w:bCs/>
        </w:rPr>
        <w:t>Environment initialisation.</w:t>
      </w:r>
    </w:p>
    <w:p w14:paraId="143181F5" w14:textId="77777777" w:rsidR="000C206D" w:rsidRPr="00A302A2" w:rsidRDefault="000C206D" w:rsidP="000C206D">
      <w:pPr>
        <w:rPr>
          <w:b/>
          <w:bCs/>
        </w:rPr>
      </w:pPr>
      <w:r w:rsidRPr="00A302A2">
        <w:rPr>
          <w:b/>
          <w:bCs/>
        </w:rPr>
        <w:t>Mapping data to “tokens</w:t>
      </w:r>
      <w:proofErr w:type="gramStart"/>
      <w:r w:rsidRPr="00A302A2">
        <w:rPr>
          <w:b/>
          <w:bCs/>
        </w:rPr>
        <w:t>”,  and</w:t>
      </w:r>
      <w:proofErr w:type="gramEnd"/>
      <w:r w:rsidRPr="00A302A2">
        <w:rPr>
          <w:b/>
          <w:bCs/>
        </w:rPr>
        <w:t xml:space="preserve"> data properties to token properties.</w:t>
      </w:r>
    </w:p>
    <w:p w14:paraId="4A535138" w14:textId="77777777" w:rsidR="000C206D" w:rsidRPr="00A302A2" w:rsidRDefault="000C206D" w:rsidP="000C206D">
      <w:pPr>
        <w:rPr>
          <w:b/>
          <w:bCs/>
        </w:rPr>
      </w:pPr>
      <w:r w:rsidRPr="00A302A2">
        <w:rPr>
          <w:b/>
          <w:bCs/>
        </w:rPr>
        <w:t>Assembling the tokens.</w:t>
      </w:r>
    </w:p>
    <w:p w14:paraId="02D2FAE6" w14:textId="2A07F421" w:rsidR="000C206D" w:rsidRPr="00A302A2" w:rsidRDefault="000C206D" w:rsidP="000C206D">
      <w:pPr>
        <w:rPr>
          <w:b/>
          <w:bCs/>
        </w:rPr>
      </w:pPr>
      <w:r w:rsidRPr="00A302A2">
        <w:rPr>
          <w:b/>
          <w:bCs/>
        </w:rPr>
        <w:t>Evolution over time.</w:t>
      </w:r>
    </w:p>
    <w:p w14:paraId="339A335B" w14:textId="5AB36A6D" w:rsidR="00BB6E71" w:rsidRPr="00A302A2" w:rsidRDefault="00BB6E71" w:rsidP="00BB6E71">
      <w:pPr>
        <w:pStyle w:val="Heading2"/>
        <w:rPr>
          <w:lang w:val="en-GB"/>
        </w:rPr>
      </w:pPr>
      <w:bookmarkStart w:id="30" w:name="_Toc132047557"/>
      <w:r w:rsidRPr="00A302A2">
        <w:rPr>
          <w:lang w:val="en-GB"/>
        </w:rPr>
        <w:t>Something about governance</w:t>
      </w:r>
      <w:bookmarkEnd w:id="30"/>
    </w:p>
    <w:p w14:paraId="10979066" w14:textId="4F98FB31" w:rsidR="00BB6E71" w:rsidRPr="00A302A2" w:rsidRDefault="00BB6E71" w:rsidP="00BB6E71">
      <w:pPr>
        <w:pStyle w:val="Heading2"/>
        <w:rPr>
          <w:lang w:val="en-GB"/>
        </w:rPr>
      </w:pPr>
      <w:bookmarkStart w:id="31" w:name="_Toc132047558"/>
      <w:r w:rsidRPr="00A302A2">
        <w:rPr>
          <w:lang w:val="en-GB"/>
        </w:rPr>
        <w:t>Something about visualisations in general (could be further up in the introduction)</w:t>
      </w:r>
      <w:bookmarkEnd w:id="31"/>
    </w:p>
    <w:p w14:paraId="4500AE5F" w14:textId="26C4AD72" w:rsidR="007E082F" w:rsidRPr="00A302A2" w:rsidRDefault="007E082F" w:rsidP="007E082F">
      <w:pPr>
        <w:pStyle w:val="Heading3"/>
      </w:pPr>
      <w:bookmarkStart w:id="32" w:name="_Toc132047559"/>
      <w:r w:rsidRPr="00A302A2">
        <w:t xml:space="preserve">Different types of graphs and how they are </w:t>
      </w:r>
      <w:proofErr w:type="gramStart"/>
      <w:r w:rsidRPr="00A302A2">
        <w:t>used</w:t>
      </w:r>
      <w:bookmarkEnd w:id="32"/>
      <w:proofErr w:type="gramEnd"/>
    </w:p>
    <w:p w14:paraId="1AACB8C8" w14:textId="71A662C5" w:rsidR="007E082F" w:rsidRPr="00A302A2" w:rsidRDefault="007E082F" w:rsidP="007E082F">
      <w:pPr>
        <w:pStyle w:val="Heading3"/>
      </w:pPr>
      <w:bookmarkStart w:id="33" w:name="_Toc132047560"/>
      <w:r w:rsidRPr="00A302A2">
        <w:t>The Force-directed graph</w:t>
      </w:r>
      <w:bookmarkEnd w:id="33"/>
    </w:p>
    <w:p w14:paraId="5716F975" w14:textId="26F98457" w:rsidR="00BA7690" w:rsidRPr="00A302A2" w:rsidRDefault="00BA7690" w:rsidP="00BB6E71">
      <w:pPr>
        <w:pStyle w:val="Heading2"/>
        <w:rPr>
          <w:lang w:val="en-GB"/>
        </w:rPr>
      </w:pPr>
      <w:bookmarkStart w:id="34" w:name="_Toc132047561"/>
      <w:r w:rsidRPr="00A302A2">
        <w:rPr>
          <w:lang w:val="en-GB"/>
        </w:rPr>
        <w:t>Collecting thoughts and summarising learnings from research</w:t>
      </w:r>
      <w:bookmarkEnd w:id="34"/>
    </w:p>
    <w:p w14:paraId="084FF611" w14:textId="3FB36224" w:rsidR="00D06B79" w:rsidRPr="00A302A2" w:rsidRDefault="00D06B79" w:rsidP="00D06B79">
      <w:pPr>
        <w:pStyle w:val="Heading1"/>
        <w:rPr>
          <w:lang w:val="en-GB"/>
        </w:rPr>
      </w:pPr>
      <w:bookmarkStart w:id="35" w:name="_Toc132047562"/>
      <w:r w:rsidRPr="00A302A2">
        <w:rPr>
          <w:lang w:val="en-GB"/>
        </w:rPr>
        <w:t>Related works</w:t>
      </w:r>
      <w:bookmarkEnd w:id="35"/>
    </w:p>
    <w:p w14:paraId="58A76C03" w14:textId="2B7D7B6D" w:rsidR="00DA536C" w:rsidRPr="00A302A2" w:rsidRDefault="00BA7690" w:rsidP="00D06B79">
      <w:pPr>
        <w:pStyle w:val="Heading1"/>
        <w:rPr>
          <w:lang w:val="en-GB"/>
        </w:rPr>
      </w:pPr>
      <w:bookmarkStart w:id="36" w:name="_Toc132047563"/>
      <w:r w:rsidRPr="00A302A2">
        <w:rPr>
          <w:lang w:val="en-GB"/>
        </w:rPr>
        <w:t>Design process and methods</w:t>
      </w:r>
      <w:bookmarkEnd w:id="36"/>
    </w:p>
    <w:p w14:paraId="729248A6" w14:textId="4D824022" w:rsidR="00BA7690" w:rsidRPr="00A302A2" w:rsidRDefault="007E082F" w:rsidP="00BA7690">
      <w:pPr>
        <w:pStyle w:val="Heading2"/>
        <w:rPr>
          <w:lang w:val="en-GB"/>
        </w:rPr>
      </w:pPr>
      <w:bookmarkStart w:id="37" w:name="_Toc132047564"/>
      <w:r w:rsidRPr="00A302A2">
        <w:rPr>
          <w:lang w:val="en-GB"/>
        </w:rPr>
        <w:t>P</w:t>
      </w:r>
      <w:r w:rsidR="00BA7690" w:rsidRPr="00A302A2">
        <w:rPr>
          <w:lang w:val="en-GB"/>
        </w:rPr>
        <w:t>lanning</w:t>
      </w:r>
      <w:bookmarkEnd w:id="37"/>
    </w:p>
    <w:p w14:paraId="601B1C8E" w14:textId="40AA148E" w:rsidR="00E96017" w:rsidRPr="00A302A2" w:rsidRDefault="00E96017" w:rsidP="00E96017">
      <w:commentRangeStart w:id="38"/>
      <w:r w:rsidRPr="00A302A2">
        <w:t xml:space="preserve">Short </w:t>
      </w:r>
      <w:commentRangeEnd w:id="38"/>
      <w:r w:rsidR="004B0778" w:rsidRPr="00A302A2">
        <w:rPr>
          <w:rStyle w:val="CommentReference"/>
        </w:rPr>
        <w:commentReference w:id="38"/>
      </w:r>
      <w:r w:rsidRPr="00A302A2">
        <w:t xml:space="preserve">introduction to how I approach the methods </w:t>
      </w:r>
      <w:proofErr w:type="gramStart"/>
      <w:r w:rsidRPr="00A302A2">
        <w:t>used</w:t>
      </w:r>
      <w:proofErr w:type="gramEnd"/>
    </w:p>
    <w:p w14:paraId="7FC06D47" w14:textId="1B9E6A6B" w:rsidR="00BA7690" w:rsidRPr="00A302A2" w:rsidRDefault="00BA7690" w:rsidP="00BA7690">
      <w:pPr>
        <w:pStyle w:val="Heading3"/>
      </w:pPr>
      <w:bookmarkStart w:id="39" w:name="_Toc132047565"/>
      <w:r w:rsidRPr="00A302A2">
        <w:lastRenderedPageBreak/>
        <w:t>Literature research</w:t>
      </w:r>
      <w:r w:rsidR="0055739F" w:rsidRPr="00A302A2">
        <w:t xml:space="preserve"> and desktop research</w:t>
      </w:r>
      <w:bookmarkEnd w:id="39"/>
    </w:p>
    <w:p w14:paraId="5160312A" w14:textId="669B37B7" w:rsidR="00BA7690" w:rsidRPr="00A302A2" w:rsidRDefault="0055739F" w:rsidP="00BA7690">
      <w:pPr>
        <w:pStyle w:val="Heading3"/>
      </w:pPr>
      <w:bookmarkStart w:id="40" w:name="_Toc132047566"/>
      <w:r w:rsidRPr="00A302A2">
        <w:t>Critical reflection on the double diamond</w:t>
      </w:r>
      <w:bookmarkEnd w:id="40"/>
    </w:p>
    <w:p w14:paraId="28B95D5C" w14:textId="369D7A9D" w:rsidR="0055739F" w:rsidRPr="00A302A2" w:rsidRDefault="0055739F" w:rsidP="00BA7690">
      <w:pPr>
        <w:pStyle w:val="Heading3"/>
      </w:pPr>
      <w:bookmarkStart w:id="41" w:name="_Toc132047567"/>
      <w:r w:rsidRPr="00A302A2">
        <w:t>User Centred Design</w:t>
      </w:r>
      <w:bookmarkEnd w:id="41"/>
    </w:p>
    <w:p w14:paraId="79351BDD" w14:textId="7EC5E8F7" w:rsidR="007E082F" w:rsidRPr="00A302A2" w:rsidRDefault="007E082F" w:rsidP="007E082F">
      <w:pPr>
        <w:pStyle w:val="Heading2"/>
        <w:rPr>
          <w:lang w:val="en-GB"/>
        </w:rPr>
      </w:pPr>
      <w:bookmarkStart w:id="42" w:name="_Toc132047568"/>
      <w:r w:rsidRPr="00A302A2">
        <w:rPr>
          <w:lang w:val="en-GB"/>
        </w:rPr>
        <w:t>Early design stages</w:t>
      </w:r>
      <w:bookmarkEnd w:id="42"/>
    </w:p>
    <w:p w14:paraId="7A373E12" w14:textId="1840D555" w:rsidR="00A302A2" w:rsidRPr="00A302A2" w:rsidRDefault="00A302A2" w:rsidP="00A302A2">
      <w:pPr>
        <w:pStyle w:val="Heading3"/>
      </w:pPr>
      <w:bookmarkStart w:id="43" w:name="_Toc132047569"/>
      <w:r w:rsidRPr="00A302A2">
        <w:t>Interviews as a research method</w:t>
      </w:r>
      <w:bookmarkEnd w:id="43"/>
    </w:p>
    <w:p w14:paraId="1CF5D72D" w14:textId="1C2526CF" w:rsidR="0055739F" w:rsidRPr="00A302A2" w:rsidRDefault="0055739F" w:rsidP="00A302A2">
      <w:pPr>
        <w:pStyle w:val="Heading4"/>
      </w:pPr>
      <w:r w:rsidRPr="00A302A2">
        <w:t>Interview</w:t>
      </w:r>
      <w:r w:rsidR="007E082F" w:rsidRPr="00A302A2">
        <w:t xml:space="preserve"> process</w:t>
      </w:r>
    </w:p>
    <w:p w14:paraId="4ADE2E45" w14:textId="48EC211B" w:rsidR="007E082F" w:rsidRPr="00A302A2" w:rsidRDefault="007E082F" w:rsidP="007E082F">
      <w:r w:rsidRPr="00A302A2">
        <w:t>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FigJam.</w:t>
      </w:r>
    </w:p>
    <w:p w14:paraId="394ED976" w14:textId="39A2D6B9" w:rsidR="004B0778" w:rsidRPr="00A302A2" w:rsidRDefault="009A3C6F" w:rsidP="004B0778">
      <w:pPr>
        <w:pStyle w:val="Heading4"/>
      </w:pPr>
      <w:r w:rsidRPr="00A302A2">
        <w:t>Meeting the team</w:t>
      </w:r>
    </w:p>
    <w:p w14:paraId="7B758C34" w14:textId="77777777" w:rsidR="009A3C6F" w:rsidRPr="00A302A2" w:rsidRDefault="009A3C6F" w:rsidP="009A3C6F">
      <w:pPr>
        <w:rPr>
          <w:rFonts w:ascii="Times New Roman" w:hAnsi="Times New Roman"/>
          <w:lang w:eastAsia="en-GB"/>
        </w:rPr>
      </w:pPr>
      <w:r w:rsidRPr="00A302A2">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A302A2" w:rsidRDefault="009A3C6F" w:rsidP="009A3C6F">
      <w:pPr>
        <w:rPr>
          <w:rFonts w:ascii="Times New Roman" w:hAnsi="Times New Roman"/>
          <w:lang w:eastAsia="en-GB"/>
        </w:rPr>
      </w:pPr>
    </w:p>
    <w:p w14:paraId="31C36859" w14:textId="77777777" w:rsidR="009A3C6F" w:rsidRPr="00A302A2" w:rsidRDefault="009A3C6F" w:rsidP="009A3C6F">
      <w:pPr>
        <w:rPr>
          <w:rFonts w:ascii="Times New Roman" w:hAnsi="Times New Roman"/>
          <w:lang w:eastAsia="en-GB"/>
        </w:rPr>
      </w:pPr>
      <w:r w:rsidRPr="00A302A2">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A302A2" w:rsidRDefault="009A3C6F" w:rsidP="009A3C6F">
      <w:pPr>
        <w:pStyle w:val="Heading3"/>
        <w:rPr>
          <w:lang w:eastAsia="en-GB"/>
        </w:rPr>
      </w:pPr>
      <w:bookmarkStart w:id="44" w:name="_Toc132047570"/>
      <w:r w:rsidRPr="00A302A2">
        <w:rPr>
          <w:lang w:eastAsia="en-GB"/>
        </w:rPr>
        <w:t>Exploratory discussions</w:t>
      </w:r>
      <w:bookmarkEnd w:id="44"/>
    </w:p>
    <w:p w14:paraId="3BFE15A3" w14:textId="77777777" w:rsidR="009A3C6F" w:rsidRPr="00A302A2" w:rsidRDefault="009A3C6F" w:rsidP="009A3C6F">
      <w:pPr>
        <w:rPr>
          <w:rFonts w:ascii="Times New Roman" w:hAnsi="Times New Roman"/>
          <w:lang w:eastAsia="en-GB"/>
        </w:rPr>
      </w:pPr>
      <w:r w:rsidRPr="00A302A2">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w:t>
      </w:r>
      <w:r w:rsidRPr="00A302A2">
        <w:rPr>
          <w:lang w:eastAsia="en-GB"/>
        </w:rPr>
        <w:lastRenderedPageBreak/>
        <w:t>more fluid conversation rather than taking notes while talking, which can be difficult while conducting research solo.</w:t>
      </w:r>
    </w:p>
    <w:p w14:paraId="1D90EE93" w14:textId="77777777" w:rsidR="009A3C6F" w:rsidRPr="00A302A2" w:rsidRDefault="009A3C6F" w:rsidP="009A3C6F">
      <w:pPr>
        <w:rPr>
          <w:rFonts w:ascii="Times New Roman" w:hAnsi="Times New Roman"/>
          <w:lang w:eastAsia="en-GB"/>
        </w:rPr>
      </w:pPr>
    </w:p>
    <w:p w14:paraId="5C1D4781" w14:textId="77777777" w:rsidR="009A3C6F" w:rsidRPr="00A302A2" w:rsidRDefault="009A3C6F" w:rsidP="009A3C6F">
      <w:pPr>
        <w:rPr>
          <w:lang w:eastAsia="en-GB"/>
        </w:rPr>
      </w:pPr>
      <w:r w:rsidRPr="00A302A2">
        <w:rPr>
          <w:lang w:eastAsia="en-GB"/>
        </w:rPr>
        <w:t xml:space="preserve">The interview format was mainly </w:t>
      </w:r>
      <w:r w:rsidRPr="00A302A2">
        <w:rPr>
          <w:i/>
          <w:iCs/>
          <w:lang w:eastAsia="en-GB"/>
        </w:rPr>
        <w:t xml:space="preserve">informal, </w:t>
      </w:r>
      <w:r w:rsidRPr="00A302A2">
        <w:rPr>
          <w:lang w:eastAsia="en-GB"/>
        </w:rPr>
        <w:t>without any predetermined questions or questionnaires. It resembled an open discussion based on an initial prompt given to each interviewee, “</w:t>
      </w:r>
      <w:r w:rsidRPr="00A302A2">
        <w:rPr>
          <w:i/>
          <w:iCs/>
          <w:lang w:eastAsia="en-GB"/>
        </w:rPr>
        <w:t>What type of value would a system solution overview bring to your work and design process?</w:t>
      </w:r>
      <w:r w:rsidRPr="00A302A2">
        <w:rPr>
          <w:lang w:eastAsia="en-GB"/>
        </w:rPr>
        <w:t xml:space="preserve">” Afterwards, the discussion flowed dynamically </w:t>
      </w:r>
      <w:proofErr w:type="gramStart"/>
      <w:r w:rsidRPr="00A302A2">
        <w:rPr>
          <w:lang w:eastAsia="en-GB"/>
        </w:rPr>
        <w:t>as long as</w:t>
      </w:r>
      <w:proofErr w:type="gramEnd"/>
      <w:r w:rsidRPr="00A302A2">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A302A2">
        <w:rPr>
          <w:i/>
          <w:iCs/>
          <w:lang w:eastAsia="en-GB"/>
        </w:rPr>
        <w:t>Why?</w:t>
      </w:r>
      <w:r w:rsidRPr="00A302A2">
        <w:rPr>
          <w:lang w:eastAsia="en-GB"/>
        </w:rPr>
        <w:t xml:space="preserve"> of each user, I also wanted to know the </w:t>
      </w:r>
      <w:r w:rsidRPr="00A302A2">
        <w:rPr>
          <w:i/>
          <w:iCs/>
          <w:lang w:eastAsia="en-GB"/>
        </w:rPr>
        <w:t>What?</w:t>
      </w:r>
      <w:r w:rsidRPr="00A302A2">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A302A2" w:rsidRDefault="009A3C6F" w:rsidP="009A3C6F">
      <w:pPr>
        <w:pStyle w:val="Heading3"/>
      </w:pPr>
      <w:bookmarkStart w:id="45" w:name="_Toc132047571"/>
      <w:r w:rsidRPr="00A302A2">
        <w:t>Drawbacks</w:t>
      </w:r>
      <w:bookmarkEnd w:id="45"/>
    </w:p>
    <w:p w14:paraId="2ABE85F7" w14:textId="77777777" w:rsidR="009A3C6F" w:rsidRPr="00A302A2" w:rsidRDefault="009A3C6F" w:rsidP="009A3C6F">
      <w:r w:rsidRPr="00A302A2">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A302A2" w:rsidRDefault="009A3C6F" w:rsidP="009A3C6F"/>
    <w:p w14:paraId="555CAE24" w14:textId="77777777" w:rsidR="009A3C6F" w:rsidRPr="00A302A2" w:rsidRDefault="009A3C6F" w:rsidP="009A3C6F">
      <w:r w:rsidRPr="00A302A2">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A302A2" w:rsidRDefault="009A3C6F" w:rsidP="009A3C6F"/>
    <w:p w14:paraId="6D1F0BEF" w14:textId="77777777" w:rsidR="009A3C6F" w:rsidRPr="00A302A2" w:rsidRDefault="009A3C6F" w:rsidP="009A3C6F">
      <w:r w:rsidRPr="00A302A2">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w:t>
      </w:r>
      <w:r w:rsidRPr="00A302A2">
        <w:rPr>
          <w:shd w:val="clear" w:color="auto" w:fill="FFFF00"/>
        </w:rPr>
        <w:lastRenderedPageBreak/>
        <w:t xml:space="preserve">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A302A2">
        <w:rPr>
          <w:shd w:val="clear" w:color="auto" w:fill="FFFF00"/>
        </w:rPr>
        <w:t>sometimes improvisational</w:t>
      </w:r>
      <w:proofErr w:type="gramEnd"/>
      <w:r w:rsidRPr="00A302A2">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A302A2" w:rsidRDefault="009A3C6F" w:rsidP="009A3C6F"/>
    <w:p w14:paraId="055D502D" w14:textId="77777777" w:rsidR="009A3C6F" w:rsidRPr="00A302A2" w:rsidRDefault="009A3C6F" w:rsidP="009A3C6F">
      <w:r w:rsidRPr="00A302A2">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A302A2" w:rsidRDefault="00727145" w:rsidP="00727145">
      <w:pPr>
        <w:pStyle w:val="Heading3"/>
      </w:pPr>
      <w:bookmarkStart w:id="46" w:name="_Toc132047572"/>
      <w:r w:rsidRPr="00A302A2">
        <w:t>Analysis process</w:t>
      </w:r>
      <w:bookmarkEnd w:id="46"/>
    </w:p>
    <w:p w14:paraId="044B03BA" w14:textId="00F9A889" w:rsidR="00727145" w:rsidRPr="00A302A2" w:rsidRDefault="00727145" w:rsidP="00727145">
      <w:pPr>
        <w:pStyle w:val="Heading4"/>
      </w:pPr>
      <w:r w:rsidRPr="00A302A2">
        <w:t>Affinity diagramming</w:t>
      </w:r>
    </w:p>
    <w:p w14:paraId="5333CB55" w14:textId="375006FA" w:rsidR="00727145" w:rsidRPr="00A302A2" w:rsidRDefault="00727145" w:rsidP="00727145">
      <w:r w:rsidRPr="00A302A2">
        <w:rPr>
          <w:highlight w:val="yellow"/>
        </w:rPr>
        <w:t>Short introductory section</w:t>
      </w:r>
      <w:r w:rsidRPr="00A302A2">
        <w:t xml:space="preserve"> about affinity diagramming</w:t>
      </w:r>
    </w:p>
    <w:p w14:paraId="7B1A5302" w14:textId="3DC048E1" w:rsidR="00727145" w:rsidRPr="00A302A2" w:rsidRDefault="00727145" w:rsidP="00657C1E">
      <w:pPr>
        <w:rPr>
          <w:lang w:eastAsia="en-GB"/>
        </w:rPr>
      </w:pPr>
      <w:r w:rsidRPr="00A302A2">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A302A2" w:rsidRDefault="00657C1E" w:rsidP="00657C1E">
      <w:pPr>
        <w:keepNext/>
        <w:jc w:val="center"/>
      </w:pPr>
      <w:r w:rsidRPr="00A302A2">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25B4E21" w:rsidR="00657C1E" w:rsidRPr="00A302A2" w:rsidRDefault="00657C1E" w:rsidP="00657C1E">
      <w:pPr>
        <w:pStyle w:val="Caption"/>
        <w:jc w:val="center"/>
        <w:rPr>
          <w:lang w:eastAsia="en-GB"/>
        </w:rPr>
      </w:pPr>
      <w:r w:rsidRPr="00A302A2">
        <w:t xml:space="preserve">Figure </w:t>
      </w:r>
      <w:r w:rsidRPr="00A302A2">
        <w:fldChar w:fldCharType="begin"/>
      </w:r>
      <w:r w:rsidRPr="00A302A2">
        <w:instrText xml:space="preserve"> SEQ Figure \* ARABIC </w:instrText>
      </w:r>
      <w:r w:rsidRPr="00A302A2">
        <w:fldChar w:fldCharType="separate"/>
      </w:r>
      <w:r w:rsidRPr="00A302A2">
        <w:rPr>
          <w:noProof/>
        </w:rPr>
        <w:t>1</w:t>
      </w:r>
      <w:r w:rsidRPr="00A302A2">
        <w:fldChar w:fldCharType="end"/>
      </w:r>
      <w:r w:rsidRPr="00A302A2">
        <w:t xml:space="preserve">. Finished layout after applying the affinity diagram </w:t>
      </w:r>
      <w:proofErr w:type="gramStart"/>
      <w:r w:rsidRPr="00A302A2">
        <w:t>method</w:t>
      </w:r>
      <w:proofErr w:type="gramEnd"/>
    </w:p>
    <w:p w14:paraId="4EE96CFD" w14:textId="7A408444" w:rsidR="00657C1E" w:rsidRPr="00A302A2" w:rsidRDefault="00657C1E" w:rsidP="00657C1E">
      <w:pPr>
        <w:rPr>
          <w:rFonts w:ascii="Times New Roman" w:hAnsi="Times New Roman"/>
          <w:lang w:eastAsia="en-GB"/>
        </w:rPr>
      </w:pPr>
      <w:r w:rsidRPr="00A302A2">
        <w:rPr>
          <w:lang w:eastAsia="en-GB"/>
        </w:rPr>
        <w:t xml:space="preserve">After taking notes, analysing, and condensing the raw data to manageable insights through the affinity </w:t>
      </w:r>
      <w:r w:rsidRPr="00A302A2">
        <w:t>diagram (Figure 1), seven themes could be identified: Data &amp; Input, Purpose of the Overview, Finding Information, Issues &amp; Problems, Governance, Previous Mappings</w:t>
      </w:r>
      <w:r w:rsidRPr="00A302A2">
        <w:rPr>
          <w:lang w:eastAsia="en-GB"/>
        </w:rPr>
        <w:t xml:space="preserve">, and </w:t>
      </w:r>
      <w:r w:rsidRPr="00A302A2">
        <w:rPr>
          <w:i/>
          <w:iCs/>
          <w:lang w:eastAsia="en-GB"/>
        </w:rPr>
        <w:t>Practicalities</w:t>
      </w:r>
      <w:r w:rsidRPr="00A302A2">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A302A2" w:rsidRDefault="00657C1E" w:rsidP="00657C1E">
      <w:pPr>
        <w:pStyle w:val="Heading3"/>
        <w:rPr>
          <w:lang w:eastAsia="en-GB"/>
        </w:rPr>
      </w:pPr>
      <w:bookmarkStart w:id="47" w:name="_Toc132047573"/>
      <w:r w:rsidRPr="00A302A2">
        <w:rPr>
          <w:lang w:eastAsia="en-GB"/>
        </w:rPr>
        <w:t>Results from interviews</w:t>
      </w:r>
      <w:bookmarkEnd w:id="47"/>
    </w:p>
    <w:p w14:paraId="0ADC927F" w14:textId="77777777" w:rsidR="00657C1E" w:rsidRPr="00A302A2" w:rsidRDefault="00657C1E" w:rsidP="00657C1E">
      <w:pPr>
        <w:rPr>
          <w:rFonts w:ascii="Times New Roman" w:hAnsi="Times New Roman"/>
        </w:rPr>
      </w:pPr>
      <w:r w:rsidRPr="00A302A2">
        <w:t>In the following section, the resulting insights and learnings from the interviews </w:t>
      </w:r>
    </w:p>
    <w:p w14:paraId="4AECB953" w14:textId="77777777" w:rsidR="00657C1E" w:rsidRPr="00A302A2" w:rsidRDefault="00657C1E" w:rsidP="00657C1E">
      <w:r w:rsidRPr="00A302A2">
        <w:t>will be presented as is with some explanation, further analysis will be developed upon in the discussion and through later design activities.</w:t>
      </w:r>
    </w:p>
    <w:p w14:paraId="768E7EEA" w14:textId="77777777" w:rsidR="00657C1E" w:rsidRPr="00A302A2" w:rsidRDefault="00657C1E" w:rsidP="00657C1E">
      <w:pPr>
        <w:pStyle w:val="Heading4"/>
      </w:pPr>
      <w:r w:rsidRPr="00A302A2">
        <w:t>Data &amp; Input</w:t>
      </w:r>
    </w:p>
    <w:p w14:paraId="53A7C813" w14:textId="77777777" w:rsidR="00657C1E" w:rsidRPr="00A302A2" w:rsidRDefault="00657C1E" w:rsidP="00657C1E">
      <w:pPr>
        <w:rPr>
          <w:rFonts w:ascii="Times New Roman" w:hAnsi="Times New Roman"/>
        </w:rPr>
      </w:pPr>
      <w:r w:rsidRPr="00A302A2">
        <w:t xml:space="preserve">This, together with </w:t>
      </w:r>
      <w:r w:rsidRPr="00A302A2">
        <w:rPr>
          <w:i/>
          <w:iCs/>
        </w:rPr>
        <w:t>Purpose of the Overview,</w:t>
      </w:r>
      <w:r w:rsidRPr="00A302A2">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A302A2">
        <w:t>space accordingly;</w:t>
      </w:r>
      <w:proofErr w:type="gramEnd"/>
      <w:r w:rsidRPr="00A302A2">
        <w:t xml:space="preserve"> therefore, they are framed as questions rather than straightforward observations. Later in the </w:t>
      </w:r>
      <w:r w:rsidRPr="00A302A2">
        <w:rPr>
          <w:i/>
          <w:iCs/>
        </w:rPr>
        <w:t>Purpose of the Overview</w:t>
      </w:r>
      <w:r w:rsidRPr="00A302A2">
        <w:t xml:space="preserve"> section, the technical aspects will be contextualised through the stakeholder's needs and thoughts. </w:t>
      </w:r>
    </w:p>
    <w:p w14:paraId="66B35E7C" w14:textId="77777777" w:rsidR="00657C1E" w:rsidRPr="00A302A2" w:rsidRDefault="00657C1E" w:rsidP="00A302A2">
      <w:pPr>
        <w:rPr>
          <w:b/>
          <w:bCs/>
        </w:rPr>
      </w:pPr>
      <w:r w:rsidRPr="00A302A2">
        <w:rPr>
          <w:b/>
          <w:bCs/>
        </w:rPr>
        <w:t>Context &amp; Connectivity</w:t>
      </w:r>
    </w:p>
    <w:p w14:paraId="0A3CB63C" w14:textId="45333E86" w:rsidR="00657C1E" w:rsidRPr="00A302A2" w:rsidRDefault="00657C1E" w:rsidP="00A302A2">
      <w:pPr>
        <w:pStyle w:val="ListParagraph"/>
        <w:numPr>
          <w:ilvl w:val="0"/>
          <w:numId w:val="5"/>
        </w:numPr>
      </w:pPr>
      <w:r w:rsidRPr="00A302A2">
        <w:t>How do multiple solutions work together in a process, is it linear, circular, or iterative?</w:t>
      </w:r>
    </w:p>
    <w:p w14:paraId="5627C096" w14:textId="15C099D7" w:rsidR="00657C1E" w:rsidRPr="00A302A2" w:rsidRDefault="00657C1E" w:rsidP="00A302A2">
      <w:pPr>
        <w:pStyle w:val="ListParagraph"/>
        <w:numPr>
          <w:ilvl w:val="0"/>
          <w:numId w:val="5"/>
        </w:numPr>
      </w:pPr>
      <w:r w:rsidRPr="00A302A2">
        <w:t>How does data flow between solutions, and what type of data is it?</w:t>
      </w:r>
    </w:p>
    <w:p w14:paraId="4E141B73" w14:textId="293EECA1" w:rsidR="00657C1E" w:rsidRPr="00A302A2" w:rsidRDefault="00657C1E" w:rsidP="00A302A2">
      <w:pPr>
        <w:pStyle w:val="ListParagraph"/>
        <w:numPr>
          <w:ilvl w:val="0"/>
          <w:numId w:val="5"/>
        </w:numPr>
      </w:pPr>
      <w:r w:rsidRPr="00A302A2">
        <w:lastRenderedPageBreak/>
        <w:t>What is the context of the solution, and where does it feed data?</w:t>
      </w:r>
    </w:p>
    <w:p w14:paraId="746DE643" w14:textId="6D9807CC" w:rsidR="00657C1E" w:rsidRPr="00A302A2" w:rsidRDefault="00657C1E" w:rsidP="00A302A2">
      <w:pPr>
        <w:pStyle w:val="ListParagraph"/>
        <w:numPr>
          <w:ilvl w:val="0"/>
          <w:numId w:val="5"/>
        </w:numPr>
      </w:pPr>
      <w:r w:rsidRPr="00A302A2">
        <w:t>What tools or processes share data?</w:t>
      </w:r>
    </w:p>
    <w:p w14:paraId="3727903A" w14:textId="77777777" w:rsidR="00657C1E" w:rsidRPr="00A302A2" w:rsidRDefault="00657C1E" w:rsidP="00A302A2">
      <w:pPr>
        <w:rPr>
          <w:rFonts w:ascii="Times New Roman" w:hAnsi="Times New Roman"/>
          <w:b/>
          <w:bCs/>
        </w:rPr>
      </w:pPr>
      <w:r w:rsidRPr="00A302A2">
        <w:rPr>
          <w:b/>
          <w:bCs/>
        </w:rPr>
        <w:t>User Information</w:t>
      </w:r>
    </w:p>
    <w:p w14:paraId="03D4CC87" w14:textId="07451722" w:rsidR="00657C1E" w:rsidRPr="00A302A2" w:rsidRDefault="00657C1E" w:rsidP="00A302A2">
      <w:pPr>
        <w:pStyle w:val="ListParagraph"/>
        <w:numPr>
          <w:ilvl w:val="0"/>
          <w:numId w:val="5"/>
        </w:numPr>
      </w:pPr>
      <w:r w:rsidRPr="00A302A2">
        <w:t>Who are the primary users of the solution, what roles use it, and who is the solution owner?</w:t>
      </w:r>
    </w:p>
    <w:p w14:paraId="15B70726" w14:textId="7592C03C" w:rsidR="00657C1E" w:rsidRPr="00A302A2" w:rsidRDefault="00657C1E" w:rsidP="00A302A2">
      <w:pPr>
        <w:pStyle w:val="ListParagraph"/>
        <w:numPr>
          <w:ilvl w:val="0"/>
          <w:numId w:val="5"/>
        </w:numPr>
      </w:pPr>
      <w:r w:rsidRPr="00A302A2">
        <w:t>What is the primary function of a specific role within the solution, and what is its expected outcome?</w:t>
      </w:r>
    </w:p>
    <w:p w14:paraId="299A07CF" w14:textId="53EB48A6" w:rsidR="00657C1E" w:rsidRPr="00A302A2" w:rsidRDefault="00657C1E" w:rsidP="00A302A2">
      <w:pPr>
        <w:pStyle w:val="ListParagraph"/>
        <w:numPr>
          <w:ilvl w:val="0"/>
          <w:numId w:val="5"/>
        </w:numPr>
      </w:pPr>
      <w:r w:rsidRPr="00A302A2">
        <w:t>What does the user's workflow look like within the solution process from start to finish?</w:t>
      </w:r>
    </w:p>
    <w:p w14:paraId="152A6339" w14:textId="492AF2FD" w:rsidR="00657C1E" w:rsidRPr="00A302A2" w:rsidRDefault="00657C1E" w:rsidP="00A302A2">
      <w:pPr>
        <w:pStyle w:val="ListParagraph"/>
        <w:numPr>
          <w:ilvl w:val="0"/>
          <w:numId w:val="5"/>
        </w:numPr>
      </w:pPr>
      <w:r w:rsidRPr="00A302A2">
        <w:t>What other tools do the users use within the process?</w:t>
      </w:r>
    </w:p>
    <w:p w14:paraId="162D3F14" w14:textId="77777777" w:rsidR="00657C1E" w:rsidRPr="00A302A2" w:rsidRDefault="00657C1E" w:rsidP="00A302A2">
      <w:pPr>
        <w:rPr>
          <w:rFonts w:ascii="Times New Roman" w:hAnsi="Times New Roman"/>
          <w:b/>
          <w:bCs/>
        </w:rPr>
      </w:pPr>
      <w:r w:rsidRPr="00A302A2">
        <w:rPr>
          <w:b/>
          <w:bCs/>
        </w:rPr>
        <w:t>Solution specifics</w:t>
      </w:r>
    </w:p>
    <w:p w14:paraId="60D98CAC" w14:textId="7531A8D7" w:rsidR="00657C1E" w:rsidRPr="00A302A2" w:rsidRDefault="00657C1E" w:rsidP="00A302A2">
      <w:pPr>
        <w:pStyle w:val="ListParagraph"/>
        <w:numPr>
          <w:ilvl w:val="0"/>
          <w:numId w:val="5"/>
        </w:numPr>
        <w:rPr>
          <w:color w:val="000000"/>
        </w:rPr>
      </w:pPr>
      <w:r w:rsidRPr="00A302A2">
        <w:rPr>
          <w:color w:val="000000"/>
        </w:rPr>
        <w:t>What is the primary function and purpose of the solution?</w:t>
      </w:r>
    </w:p>
    <w:p w14:paraId="14F69B59" w14:textId="28800644" w:rsidR="00657C1E" w:rsidRPr="00A302A2" w:rsidRDefault="00657C1E" w:rsidP="00A302A2">
      <w:pPr>
        <w:pStyle w:val="ListParagraph"/>
        <w:numPr>
          <w:ilvl w:val="0"/>
          <w:numId w:val="5"/>
        </w:numPr>
        <w:rPr>
          <w:color w:val="000000"/>
        </w:rPr>
      </w:pPr>
      <w:r w:rsidRPr="00A302A2">
        <w:rPr>
          <w:color w:val="000000"/>
        </w:rPr>
        <w:t>What types of workflows and problems does the solution solve?</w:t>
      </w:r>
    </w:p>
    <w:p w14:paraId="53B25848" w14:textId="5BEE82B8" w:rsidR="00657C1E" w:rsidRPr="00A302A2" w:rsidRDefault="00657C1E" w:rsidP="00A302A2">
      <w:pPr>
        <w:pStyle w:val="ListParagraph"/>
        <w:numPr>
          <w:ilvl w:val="0"/>
          <w:numId w:val="5"/>
        </w:numPr>
        <w:rPr>
          <w:color w:val="000000"/>
        </w:rPr>
      </w:pPr>
      <w:r w:rsidRPr="00A302A2">
        <w:rPr>
          <w:color w:val="000000"/>
        </w:rPr>
        <w:t>What types of data are handled within the solution?</w:t>
      </w:r>
    </w:p>
    <w:p w14:paraId="7BF1AFC6" w14:textId="77777777" w:rsidR="00657C1E" w:rsidRPr="00A302A2" w:rsidRDefault="00657C1E" w:rsidP="00A302A2">
      <w:pPr>
        <w:rPr>
          <w:rFonts w:ascii="Times New Roman" w:hAnsi="Times New Roman"/>
          <w:b/>
          <w:bCs/>
        </w:rPr>
      </w:pPr>
      <w:r w:rsidRPr="00A302A2">
        <w:rPr>
          <w:b/>
          <w:bCs/>
        </w:rPr>
        <w:t>Interactions</w:t>
      </w:r>
    </w:p>
    <w:p w14:paraId="01F1352C" w14:textId="1F9009E2" w:rsidR="00657C1E" w:rsidRPr="00A302A2" w:rsidRDefault="00657C1E" w:rsidP="00A302A2">
      <w:pPr>
        <w:pStyle w:val="ListParagraph"/>
        <w:numPr>
          <w:ilvl w:val="0"/>
          <w:numId w:val="5"/>
        </w:numPr>
        <w:rPr>
          <w:color w:val="000000"/>
        </w:rPr>
      </w:pPr>
      <w:r w:rsidRPr="00A302A2">
        <w:rPr>
          <w:color w:val="000000"/>
        </w:rPr>
        <w:t>Several users used the analogy of “zooming” in and out when discussing interacting with the mapping.</w:t>
      </w:r>
    </w:p>
    <w:p w14:paraId="1D917E60" w14:textId="6B318D0F" w:rsidR="00657C1E" w:rsidRPr="00A302A2" w:rsidRDefault="00657C1E" w:rsidP="00A302A2">
      <w:pPr>
        <w:pStyle w:val="ListParagraph"/>
        <w:numPr>
          <w:ilvl w:val="0"/>
          <w:numId w:val="5"/>
        </w:numPr>
        <w:rPr>
          <w:color w:val="000000"/>
        </w:rPr>
      </w:pPr>
      <w:r w:rsidRPr="00A302A2">
        <w:rPr>
          <w:color w:val="000000"/>
        </w:rPr>
        <w:t xml:space="preserve">The data displayed should not be from a technical perspective, </w:t>
      </w:r>
      <w:proofErr w:type="gramStart"/>
      <w:r w:rsidRPr="00A302A2">
        <w:rPr>
          <w:color w:val="000000"/>
        </w:rPr>
        <w:t>e.g.</w:t>
      </w:r>
      <w:proofErr w:type="gramEnd"/>
      <w:r w:rsidRPr="00A302A2">
        <w:rPr>
          <w:color w:val="000000"/>
        </w:rPr>
        <w:t xml:space="preserve"> usage statistics or business goals and costs.</w:t>
      </w:r>
    </w:p>
    <w:p w14:paraId="71A9F4DA" w14:textId="1AA85A00" w:rsidR="00657C1E" w:rsidRPr="00A302A2" w:rsidRDefault="00657C1E" w:rsidP="00A302A2">
      <w:pPr>
        <w:pStyle w:val="ListParagraph"/>
        <w:numPr>
          <w:ilvl w:val="0"/>
          <w:numId w:val="5"/>
        </w:numPr>
        <w:rPr>
          <w:color w:val="000000"/>
        </w:rPr>
      </w:pPr>
      <w:r w:rsidRPr="00A302A2">
        <w:rPr>
          <w:color w:val="000000"/>
        </w:rPr>
        <w:t>The system should allow for flexibility in interaction and input to enforce a greater sense of ownership in interaction.</w:t>
      </w:r>
    </w:p>
    <w:p w14:paraId="046ABC16" w14:textId="1D1FC991" w:rsidR="00657C1E" w:rsidRPr="00A302A2" w:rsidRDefault="00657C1E" w:rsidP="00A302A2">
      <w:pPr>
        <w:pStyle w:val="ListParagraph"/>
        <w:numPr>
          <w:ilvl w:val="0"/>
          <w:numId w:val="5"/>
        </w:numPr>
        <w:rPr>
          <w:color w:val="000000"/>
        </w:rPr>
      </w:pPr>
      <w:r w:rsidRPr="00A302A2">
        <w:rPr>
          <w:color w:val="000000"/>
        </w:rPr>
        <w:t>Animations could augment and enforce certain overview aspects, e.g., data flow between solutions.</w:t>
      </w:r>
    </w:p>
    <w:p w14:paraId="0DBE4819" w14:textId="77777777" w:rsidR="00657C1E" w:rsidRPr="00A302A2" w:rsidRDefault="00657C1E" w:rsidP="00A302A2">
      <w:pPr>
        <w:pStyle w:val="Heading4"/>
      </w:pPr>
      <w:r w:rsidRPr="00A302A2">
        <w:t>Purpose of the Overview</w:t>
      </w:r>
    </w:p>
    <w:p w14:paraId="41A8444B" w14:textId="13B9DFA2" w:rsidR="00A302A2" w:rsidRPr="00A302A2" w:rsidRDefault="00657C1E" w:rsidP="00A302A2">
      <w:r w:rsidRPr="00A302A2">
        <w:t xml:space="preserve">The purpose of the mapping is different depending on whom you ask, as differing perspectives have different stakes depending on their work. However, the purpose of the mapping can be divided into two prominent themes, </w:t>
      </w:r>
      <w:r w:rsidRPr="00A302A2">
        <w:rPr>
          <w:i/>
          <w:iCs/>
        </w:rPr>
        <w:t>The larger context</w:t>
      </w:r>
      <w:r w:rsidRPr="00A302A2">
        <w:t xml:space="preserve"> and </w:t>
      </w:r>
      <w:proofErr w:type="gramStart"/>
      <w:r w:rsidRPr="00A302A2">
        <w:rPr>
          <w:i/>
          <w:iCs/>
        </w:rPr>
        <w:t>The</w:t>
      </w:r>
      <w:proofErr w:type="gramEnd"/>
      <w:r w:rsidRPr="00A302A2">
        <w:rPr>
          <w:i/>
          <w:iCs/>
        </w:rPr>
        <w:t xml:space="preserve"> personal context</w:t>
      </w:r>
      <w:r w:rsidRPr="00A302A2">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A302A2" w:rsidRDefault="00657C1E" w:rsidP="00A302A2">
      <w:pPr>
        <w:rPr>
          <w:b/>
          <w:bCs/>
        </w:rPr>
      </w:pPr>
      <w:r w:rsidRPr="00A302A2">
        <w:rPr>
          <w:b/>
          <w:bCs/>
        </w:rPr>
        <w:t>The larger context</w:t>
      </w:r>
    </w:p>
    <w:p w14:paraId="05585BD3" w14:textId="77777777" w:rsidR="00657C1E" w:rsidRPr="00A302A2" w:rsidRDefault="00657C1E" w:rsidP="00A302A2">
      <w:r w:rsidRPr="00A302A2">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A302A2" w:rsidRDefault="00657C1E" w:rsidP="00A302A2">
      <w:pPr>
        <w:pStyle w:val="ListParagraph"/>
        <w:numPr>
          <w:ilvl w:val="0"/>
          <w:numId w:val="5"/>
        </w:numPr>
      </w:pPr>
      <w:r w:rsidRPr="00A302A2">
        <w:t>Communication in the UX Team is disjointed regarding the digital landscape.</w:t>
      </w:r>
    </w:p>
    <w:p w14:paraId="5F8A304F" w14:textId="5D992637" w:rsidR="00657C1E" w:rsidRPr="00A302A2" w:rsidRDefault="00657C1E" w:rsidP="00A302A2">
      <w:pPr>
        <w:pStyle w:val="ListParagraph"/>
        <w:numPr>
          <w:ilvl w:val="0"/>
          <w:numId w:val="5"/>
        </w:numPr>
      </w:pPr>
      <w:r w:rsidRPr="00A302A2">
        <w:lastRenderedPageBreak/>
        <w:t>Most UX Designers do not have a clear picture of the digital landscape.</w:t>
      </w:r>
    </w:p>
    <w:p w14:paraId="536C2003" w14:textId="04CDF466" w:rsidR="00657C1E" w:rsidRPr="00A302A2" w:rsidRDefault="00657C1E" w:rsidP="00A302A2">
      <w:pPr>
        <w:pStyle w:val="ListParagraph"/>
        <w:numPr>
          <w:ilvl w:val="0"/>
          <w:numId w:val="5"/>
        </w:numPr>
      </w:pPr>
      <w:r w:rsidRPr="00A302A2">
        <w:t>A deeper understanding of the digital landscape would aid in the design of new solutions.</w:t>
      </w:r>
    </w:p>
    <w:p w14:paraId="761500B5" w14:textId="4099FCDC" w:rsidR="00657C1E" w:rsidRPr="00A302A2" w:rsidRDefault="00657C1E" w:rsidP="00A302A2">
      <w:pPr>
        <w:pStyle w:val="ListParagraph"/>
        <w:numPr>
          <w:ilvl w:val="0"/>
          <w:numId w:val="5"/>
        </w:numPr>
      </w:pPr>
      <w:r w:rsidRPr="00A302A2">
        <w:t>Multiple differing perspectives between UX Designers and end users lead to a lack of consensus in discussions. “</w:t>
      </w:r>
      <w:r w:rsidRPr="00A302A2">
        <w:rPr>
          <w:i/>
          <w:iCs/>
        </w:rPr>
        <w:t xml:space="preserve">There should always be a shared consensus between us designers and our users, and if it doesn’t happen all the time, it </w:t>
      </w:r>
      <w:r w:rsidRPr="00A302A2">
        <w:rPr>
          <w:b/>
          <w:bCs/>
          <w:i/>
          <w:iCs/>
        </w:rPr>
        <w:t>should</w:t>
      </w:r>
      <w:r w:rsidRPr="00A302A2">
        <w:rPr>
          <w:i/>
          <w:iCs/>
        </w:rPr>
        <w:t xml:space="preserve"> happen all the time!</w:t>
      </w:r>
      <w:r w:rsidRPr="00A302A2">
        <w:t>”.</w:t>
      </w:r>
    </w:p>
    <w:p w14:paraId="1EC915FE" w14:textId="77777777" w:rsidR="00657C1E" w:rsidRPr="00A302A2" w:rsidRDefault="00657C1E" w:rsidP="00A302A2">
      <w:pPr>
        <w:rPr>
          <w:rFonts w:ascii="Times New Roman" w:hAnsi="Times New Roman"/>
          <w:b/>
          <w:bCs/>
        </w:rPr>
      </w:pPr>
      <w:r w:rsidRPr="00A302A2">
        <w:rPr>
          <w:b/>
          <w:bCs/>
        </w:rPr>
        <w:t>The personal context</w:t>
      </w:r>
    </w:p>
    <w:p w14:paraId="235D7D07" w14:textId="77777777" w:rsidR="00657C1E" w:rsidRPr="00A302A2" w:rsidRDefault="00657C1E" w:rsidP="00A302A2">
      <w:r w:rsidRPr="00A302A2">
        <w:t>Beyond interpersonal communication and understanding, several users wished to have a better understanding for their own sake when approaching new projects.</w:t>
      </w:r>
    </w:p>
    <w:p w14:paraId="54924185" w14:textId="721E4C78" w:rsidR="00657C1E" w:rsidRPr="00A302A2" w:rsidRDefault="00657C1E" w:rsidP="00A302A2">
      <w:pPr>
        <w:pStyle w:val="ListParagraph"/>
        <w:numPr>
          <w:ilvl w:val="0"/>
          <w:numId w:val="5"/>
        </w:numPr>
      </w:pPr>
      <w:r w:rsidRPr="00A302A2">
        <w:t>Gain a deeper understanding of the users.</w:t>
      </w:r>
    </w:p>
    <w:p w14:paraId="09E86C34" w14:textId="388B7DE9" w:rsidR="00657C1E" w:rsidRPr="00A302A2" w:rsidRDefault="00657C1E" w:rsidP="00A302A2">
      <w:pPr>
        <w:pStyle w:val="ListParagraph"/>
        <w:numPr>
          <w:ilvl w:val="0"/>
          <w:numId w:val="5"/>
        </w:numPr>
      </w:pPr>
      <w:r w:rsidRPr="00A302A2">
        <w:t>Get an understanding of the digital landscape from multiple perspectives.</w:t>
      </w:r>
    </w:p>
    <w:p w14:paraId="348BB50C" w14:textId="471F9F9E" w:rsidR="00657C1E" w:rsidRPr="00A302A2" w:rsidRDefault="00657C1E" w:rsidP="00A302A2">
      <w:pPr>
        <w:pStyle w:val="ListParagraph"/>
        <w:numPr>
          <w:ilvl w:val="0"/>
          <w:numId w:val="5"/>
        </w:numPr>
      </w:pPr>
      <w:r w:rsidRPr="00A302A2">
        <w:t>Find related solutions to build more effective workflows and draw new connections.</w:t>
      </w:r>
    </w:p>
    <w:p w14:paraId="6EAD6300" w14:textId="2E1B89F1" w:rsidR="00657C1E" w:rsidRPr="00A302A2" w:rsidRDefault="00657C1E" w:rsidP="00A302A2">
      <w:pPr>
        <w:pStyle w:val="ListParagraph"/>
        <w:numPr>
          <w:ilvl w:val="0"/>
          <w:numId w:val="5"/>
        </w:numPr>
      </w:pPr>
      <w:r w:rsidRPr="00A302A2">
        <w:t>Concretising projects and determining project directions.</w:t>
      </w:r>
    </w:p>
    <w:p w14:paraId="1FD11131" w14:textId="6168729A" w:rsidR="00657C1E" w:rsidRPr="00A302A2" w:rsidRDefault="00657C1E" w:rsidP="00657C1E">
      <w:pPr>
        <w:pStyle w:val="ListParagraph"/>
        <w:numPr>
          <w:ilvl w:val="0"/>
          <w:numId w:val="5"/>
        </w:numPr>
      </w:pPr>
      <w:r w:rsidRPr="00A302A2">
        <w:t>The overview can be used as a personal “</w:t>
      </w:r>
      <w:r w:rsidRPr="00A302A2">
        <w:rPr>
          <w:i/>
          <w:iCs/>
        </w:rPr>
        <w:t>quality assurance</w:t>
      </w:r>
      <w:r w:rsidRPr="00A302A2">
        <w:t>” to situate oneself within the larger scope of the digital solution landscape.</w:t>
      </w:r>
    </w:p>
    <w:p w14:paraId="328D4BFC" w14:textId="77777777" w:rsidR="00657C1E" w:rsidRPr="00A302A2" w:rsidRDefault="00657C1E" w:rsidP="00A302A2">
      <w:pPr>
        <w:pStyle w:val="Heading4"/>
      </w:pPr>
      <w:r w:rsidRPr="00A302A2">
        <w:t>Finding Information</w:t>
      </w:r>
    </w:p>
    <w:p w14:paraId="71A8CB73" w14:textId="77777777" w:rsidR="00657C1E" w:rsidRPr="00A302A2" w:rsidRDefault="00657C1E" w:rsidP="00A302A2">
      <w:pPr>
        <w:rPr>
          <w:rFonts w:ascii="Times New Roman" w:hAnsi="Times New Roman"/>
        </w:rPr>
      </w:pPr>
      <w:r w:rsidRPr="00A302A2">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A302A2" w:rsidRDefault="00657C1E" w:rsidP="00A302A2">
      <w:pPr>
        <w:pStyle w:val="ListParagraph"/>
        <w:numPr>
          <w:ilvl w:val="0"/>
          <w:numId w:val="5"/>
        </w:numPr>
      </w:pPr>
      <w:r w:rsidRPr="00A302A2">
        <w:t>Information access depends on the personal network of each designer.</w:t>
      </w:r>
    </w:p>
    <w:p w14:paraId="40D23251" w14:textId="7B6BB261" w:rsidR="00657C1E" w:rsidRPr="00A302A2" w:rsidRDefault="00657C1E" w:rsidP="00A302A2">
      <w:pPr>
        <w:pStyle w:val="ListParagraph"/>
        <w:numPr>
          <w:ilvl w:val="0"/>
          <w:numId w:val="5"/>
        </w:numPr>
      </w:pPr>
      <w:r w:rsidRPr="00A302A2">
        <w:t>Multiple intranet portals with bad search engines and UX lead to them being wholly unused as sources of information.</w:t>
      </w:r>
    </w:p>
    <w:p w14:paraId="07C0CF01" w14:textId="4858A266" w:rsidR="00657C1E" w:rsidRPr="00A302A2" w:rsidRDefault="00657C1E" w:rsidP="00A302A2">
      <w:pPr>
        <w:pStyle w:val="ListParagraph"/>
        <w:numPr>
          <w:ilvl w:val="0"/>
          <w:numId w:val="5"/>
        </w:numPr>
      </w:pPr>
      <w:r w:rsidRPr="00A302A2">
        <w:t>Most designers contact other people through e-mails, Microsoft Teams chats, and book meetings to get the information they are after.</w:t>
      </w:r>
    </w:p>
    <w:p w14:paraId="0AD209B2" w14:textId="77777777" w:rsidR="00657C1E" w:rsidRPr="00A302A2" w:rsidRDefault="00657C1E" w:rsidP="00A302A2">
      <w:pPr>
        <w:pStyle w:val="Heading4"/>
      </w:pPr>
      <w:r w:rsidRPr="00A302A2">
        <w:lastRenderedPageBreak/>
        <w:t>Issues &amp; Problems</w:t>
      </w:r>
    </w:p>
    <w:p w14:paraId="36CAAB36" w14:textId="77777777" w:rsidR="00657C1E" w:rsidRPr="00A302A2" w:rsidRDefault="00657C1E" w:rsidP="00A302A2">
      <w:pPr>
        <w:rPr>
          <w:rFonts w:ascii="Times New Roman" w:hAnsi="Times New Roman"/>
        </w:rPr>
      </w:pPr>
      <w:r w:rsidRPr="00A302A2">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A302A2">
        <w:t>aforementioned lack</w:t>
      </w:r>
      <w:proofErr w:type="gramEnd"/>
      <w:r w:rsidRPr="00A302A2">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A302A2" w:rsidRDefault="00657C1E" w:rsidP="00A302A2">
      <w:pPr>
        <w:pStyle w:val="ListParagraph"/>
        <w:numPr>
          <w:ilvl w:val="0"/>
          <w:numId w:val="5"/>
        </w:numPr>
      </w:pPr>
      <w:r w:rsidRPr="00A302A2">
        <w:t>There is a lack of communication and shared data between teams.</w:t>
      </w:r>
    </w:p>
    <w:p w14:paraId="10F7F5BB" w14:textId="1593DD3D" w:rsidR="00657C1E" w:rsidRPr="00A302A2" w:rsidRDefault="00657C1E" w:rsidP="00A302A2">
      <w:pPr>
        <w:pStyle w:val="ListParagraph"/>
        <w:numPr>
          <w:ilvl w:val="0"/>
          <w:numId w:val="5"/>
        </w:numPr>
      </w:pPr>
      <w:r w:rsidRPr="00A302A2">
        <w:t>The lack of consensus and landscape contextualising often leads to overlapping projects.</w:t>
      </w:r>
    </w:p>
    <w:p w14:paraId="139AC1FB" w14:textId="35F35D52" w:rsidR="00657C1E" w:rsidRPr="00A302A2" w:rsidRDefault="00657C1E" w:rsidP="00A302A2">
      <w:pPr>
        <w:pStyle w:val="ListParagraph"/>
        <w:numPr>
          <w:ilvl w:val="0"/>
          <w:numId w:val="5"/>
        </w:numPr>
      </w:pPr>
      <w:r w:rsidRPr="00A302A2">
        <w:t>Those who discover overlaps are usually senior designers with a more extensive understanding of the digital landscape through work experience.</w:t>
      </w:r>
    </w:p>
    <w:p w14:paraId="331072C1" w14:textId="5F0E678C" w:rsidR="00657C1E" w:rsidRPr="00A302A2" w:rsidRDefault="00657C1E" w:rsidP="00A302A2">
      <w:pPr>
        <w:pStyle w:val="ListParagraph"/>
        <w:numPr>
          <w:ilvl w:val="0"/>
          <w:numId w:val="5"/>
        </w:numPr>
      </w:pPr>
      <w:r w:rsidRPr="00A302A2">
        <w:t>Much time is spent on projects researching problems already solved by other solutions.</w:t>
      </w:r>
    </w:p>
    <w:p w14:paraId="190F3546" w14:textId="6A609844" w:rsidR="00657C1E" w:rsidRPr="00A302A2" w:rsidRDefault="00657C1E" w:rsidP="00A302A2">
      <w:pPr>
        <w:pStyle w:val="ListParagraph"/>
        <w:numPr>
          <w:ilvl w:val="0"/>
          <w:numId w:val="5"/>
        </w:numPr>
      </w:pPr>
      <w:r w:rsidRPr="00A302A2">
        <w:t>Seeing a greater context outside your project space is difficult. “</w:t>
      </w:r>
      <w:r w:rsidRPr="00A302A2">
        <w:rPr>
          <w:i/>
          <w:iCs/>
        </w:rPr>
        <w:t>We tend to work a lot in silos</w:t>
      </w:r>
      <w:r w:rsidRPr="00A302A2">
        <w:t>”.</w:t>
      </w:r>
    </w:p>
    <w:p w14:paraId="777B8C21" w14:textId="77777777" w:rsidR="00657C1E" w:rsidRPr="00A302A2" w:rsidRDefault="00657C1E" w:rsidP="00A302A2">
      <w:pPr>
        <w:pStyle w:val="Heading4"/>
      </w:pPr>
      <w:r w:rsidRPr="00A302A2">
        <w:t>Governance</w:t>
      </w:r>
    </w:p>
    <w:p w14:paraId="113609C4" w14:textId="4A63AB95" w:rsidR="00657C1E" w:rsidRPr="00A302A2" w:rsidRDefault="00657C1E" w:rsidP="00A302A2">
      <w:pPr>
        <w:rPr>
          <w:rFonts w:ascii="Times New Roman" w:hAnsi="Times New Roman"/>
        </w:rPr>
      </w:pPr>
      <w:r w:rsidRPr="00A302A2">
        <w:t xml:space="preserve">The leading issue in why previous mappings failed was the unclear picture of </w:t>
      </w:r>
      <w:r w:rsidRPr="00A302A2">
        <w:rPr>
          <w:i/>
          <w:iCs/>
        </w:rPr>
        <w:t>mapping governance</w:t>
      </w:r>
      <w:r w:rsidRPr="00A302A2">
        <w:t xml:space="preserve">, who owned the mapping? The governance theme affects a scope much larger than defined in this project but is nonetheless critical to the reception and future deployment of mapping solutions, as will be developed later in the section </w:t>
      </w:r>
      <w:r w:rsidRPr="00A302A2">
        <w:rPr>
          <w:i/>
          <w:iCs/>
        </w:rPr>
        <w:t>Previous Mappings</w:t>
      </w:r>
      <w:r w:rsidRPr="00A302A2">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A302A2">
        <w:rPr>
          <w:i/>
          <w:iCs/>
        </w:rPr>
        <w:t>governance</w:t>
      </w:r>
      <w:r w:rsidRPr="00A302A2">
        <w:t>. When several teams design, develop and maintain the software, who is the owner?</w:t>
      </w:r>
    </w:p>
    <w:p w14:paraId="61215C19" w14:textId="6C0B5CF0" w:rsidR="00657C1E" w:rsidRPr="00A302A2" w:rsidRDefault="00657C1E" w:rsidP="00A302A2">
      <w:pPr>
        <w:pStyle w:val="ListParagraph"/>
        <w:numPr>
          <w:ilvl w:val="0"/>
          <w:numId w:val="5"/>
        </w:numPr>
      </w:pPr>
      <w:r w:rsidRPr="00A302A2">
        <w:t xml:space="preserve">Who </w:t>
      </w:r>
      <w:r w:rsidRPr="00A302A2">
        <w:rPr>
          <w:i/>
          <w:iCs/>
        </w:rPr>
        <w:t>owns</w:t>
      </w:r>
      <w:r w:rsidRPr="00A302A2">
        <w:t xml:space="preserve"> the mapping?</w:t>
      </w:r>
    </w:p>
    <w:p w14:paraId="57D71840" w14:textId="4392DC9A" w:rsidR="00657C1E" w:rsidRPr="00A302A2" w:rsidRDefault="00657C1E" w:rsidP="00A302A2">
      <w:pPr>
        <w:pStyle w:val="ListParagraph"/>
        <w:numPr>
          <w:ilvl w:val="0"/>
          <w:numId w:val="5"/>
        </w:numPr>
      </w:pPr>
      <w:r w:rsidRPr="00A302A2">
        <w:t>How could you connect UX Designers in different projects?</w:t>
      </w:r>
    </w:p>
    <w:p w14:paraId="71CA420A" w14:textId="727B11E0" w:rsidR="00657C1E" w:rsidRPr="00A302A2" w:rsidRDefault="00657C1E" w:rsidP="00A302A2">
      <w:pPr>
        <w:pStyle w:val="ListParagraph"/>
        <w:numPr>
          <w:ilvl w:val="0"/>
          <w:numId w:val="5"/>
        </w:numPr>
      </w:pPr>
      <w:r w:rsidRPr="00A302A2">
        <w:t>How would you present the map to an outer stakeholder?</w:t>
      </w:r>
    </w:p>
    <w:p w14:paraId="77545DF5" w14:textId="03085960" w:rsidR="00657C1E" w:rsidRPr="00A302A2" w:rsidRDefault="00657C1E" w:rsidP="00A302A2">
      <w:pPr>
        <w:pStyle w:val="ListParagraph"/>
        <w:numPr>
          <w:ilvl w:val="0"/>
          <w:numId w:val="5"/>
        </w:numPr>
      </w:pPr>
      <w:r w:rsidRPr="00A302A2">
        <w:t>How to present multiple perspectives for a common understanding?</w:t>
      </w:r>
    </w:p>
    <w:p w14:paraId="7AA58898" w14:textId="3B7E4809" w:rsidR="00657C1E" w:rsidRPr="00A302A2" w:rsidRDefault="00657C1E" w:rsidP="00A302A2">
      <w:pPr>
        <w:pStyle w:val="ListParagraph"/>
        <w:numPr>
          <w:ilvl w:val="0"/>
          <w:numId w:val="5"/>
        </w:numPr>
      </w:pPr>
      <w:r w:rsidRPr="00A302A2">
        <w:t>Empower junior designers with their learning and independence.</w:t>
      </w:r>
    </w:p>
    <w:p w14:paraId="3B763484" w14:textId="77777777" w:rsidR="00657C1E" w:rsidRPr="00A302A2" w:rsidRDefault="00657C1E" w:rsidP="00A302A2">
      <w:pPr>
        <w:pStyle w:val="Heading4"/>
      </w:pPr>
      <w:r w:rsidRPr="00A302A2">
        <w:lastRenderedPageBreak/>
        <w:t>Previous Mappings</w:t>
      </w:r>
    </w:p>
    <w:p w14:paraId="0EED851C" w14:textId="48A7EED4" w:rsidR="00657C1E" w:rsidRPr="00A302A2" w:rsidRDefault="00657C1E" w:rsidP="00A302A2">
      <w:pPr>
        <w:rPr>
          <w:rFonts w:ascii="Times New Roman" w:hAnsi="Times New Roman"/>
        </w:rPr>
      </w:pPr>
      <w:r w:rsidRPr="00A302A2">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A302A2" w:rsidRDefault="00657C1E" w:rsidP="00A302A2">
      <w:pPr>
        <w:pStyle w:val="ListParagraph"/>
        <w:numPr>
          <w:ilvl w:val="0"/>
          <w:numId w:val="5"/>
        </w:numPr>
      </w:pPr>
      <w:r w:rsidRPr="00A302A2">
        <w:t>Too specialised and constrained to specific projects.</w:t>
      </w:r>
    </w:p>
    <w:p w14:paraId="426AFF2A" w14:textId="12126EDD" w:rsidR="00657C1E" w:rsidRPr="00A302A2" w:rsidRDefault="00657C1E" w:rsidP="00A302A2">
      <w:pPr>
        <w:pStyle w:val="ListParagraph"/>
        <w:numPr>
          <w:ilvl w:val="0"/>
          <w:numId w:val="5"/>
        </w:numPr>
      </w:pPr>
      <w:r w:rsidRPr="00A302A2">
        <w:t>Focused on singular perspectives.</w:t>
      </w:r>
    </w:p>
    <w:p w14:paraId="1DCBC900" w14:textId="1059BC2C" w:rsidR="00657C1E" w:rsidRPr="00A302A2" w:rsidRDefault="00657C1E" w:rsidP="00A302A2">
      <w:pPr>
        <w:pStyle w:val="ListParagraph"/>
        <w:numPr>
          <w:ilvl w:val="0"/>
          <w:numId w:val="5"/>
        </w:numPr>
      </w:pPr>
      <w:r w:rsidRPr="00A302A2">
        <w:t>Created for the UX Team but not by the UX Team.</w:t>
      </w:r>
    </w:p>
    <w:p w14:paraId="2DEAB734" w14:textId="7636E064" w:rsidR="00657C1E" w:rsidRPr="00A302A2" w:rsidRDefault="00657C1E" w:rsidP="00A302A2">
      <w:pPr>
        <w:pStyle w:val="ListParagraph"/>
        <w:numPr>
          <w:ilvl w:val="0"/>
          <w:numId w:val="5"/>
        </w:numPr>
      </w:pPr>
      <w:r w:rsidRPr="00A302A2">
        <w:t>After the project ended, there was no sense of ownership over the mapping.</w:t>
      </w:r>
    </w:p>
    <w:p w14:paraId="20831431" w14:textId="0BC6D69C" w:rsidR="00657C1E" w:rsidRPr="00A302A2" w:rsidRDefault="00657C1E" w:rsidP="00A302A2">
      <w:pPr>
        <w:pStyle w:val="ListParagraph"/>
        <w:numPr>
          <w:ilvl w:val="0"/>
          <w:numId w:val="5"/>
        </w:numPr>
      </w:pPr>
      <w:r w:rsidRPr="00A302A2">
        <w:t>Manual input was too time demanding and led to the mappings not being maintained.</w:t>
      </w:r>
    </w:p>
    <w:p w14:paraId="285ED28A" w14:textId="77777777" w:rsidR="00657C1E" w:rsidRPr="00A302A2" w:rsidRDefault="00657C1E" w:rsidP="00A302A2">
      <w:pPr>
        <w:pStyle w:val="Heading4"/>
      </w:pPr>
      <w:r w:rsidRPr="00A302A2">
        <w:t>Practicalities</w:t>
      </w:r>
    </w:p>
    <w:p w14:paraId="4D43E48A" w14:textId="1B5AF06C" w:rsidR="00657C1E" w:rsidRPr="00A302A2" w:rsidRDefault="00657C1E" w:rsidP="00A302A2">
      <w:pPr>
        <w:rPr>
          <w:rFonts w:ascii="Times New Roman" w:hAnsi="Times New Roman"/>
        </w:rPr>
      </w:pPr>
      <w:r w:rsidRPr="00A302A2">
        <w:t>As a part of the informal interview format, some discussions led to topics regarding practicalities surrounding the project and subsequent prototypes.</w:t>
      </w:r>
    </w:p>
    <w:p w14:paraId="40A36989" w14:textId="3D9DE881" w:rsidR="00657C1E" w:rsidRPr="00A302A2" w:rsidRDefault="00657C1E" w:rsidP="00A302A2">
      <w:pPr>
        <w:pStyle w:val="ListParagraph"/>
        <w:numPr>
          <w:ilvl w:val="0"/>
          <w:numId w:val="5"/>
        </w:numPr>
      </w:pPr>
      <w:r w:rsidRPr="00A302A2">
        <w:t>Would mainly use the mapping at the start of projects.</w:t>
      </w:r>
    </w:p>
    <w:p w14:paraId="581479B8" w14:textId="1733C5DF" w:rsidR="00657C1E" w:rsidRPr="00A302A2" w:rsidRDefault="00657C1E" w:rsidP="00A302A2">
      <w:pPr>
        <w:pStyle w:val="ListParagraph"/>
        <w:numPr>
          <w:ilvl w:val="0"/>
          <w:numId w:val="5"/>
        </w:numPr>
      </w:pPr>
      <w:r w:rsidRPr="00A302A2">
        <w:t>Values the insights gained as a point of departure.</w:t>
      </w:r>
    </w:p>
    <w:p w14:paraId="45F4C6AD" w14:textId="103C944E" w:rsidR="009A3C6F" w:rsidRDefault="00657C1E" w:rsidP="009A3C6F">
      <w:pPr>
        <w:pStyle w:val="ListParagraph"/>
        <w:numPr>
          <w:ilvl w:val="0"/>
          <w:numId w:val="5"/>
        </w:numPr>
      </w:pPr>
      <w:r w:rsidRPr="00A302A2">
        <w:t>Prefers to use tools already in their toolbox.</w:t>
      </w:r>
    </w:p>
    <w:p w14:paraId="118FC483" w14:textId="5E2D82CA" w:rsidR="009B2C81" w:rsidRPr="00A302A2" w:rsidRDefault="009B2C81" w:rsidP="009B2C81">
      <w:pPr>
        <w:pStyle w:val="Heading4"/>
      </w:pPr>
      <w:commentRangeStart w:id="48"/>
      <w:r>
        <w:t>In summary</w:t>
      </w:r>
      <w:commentRangeEnd w:id="48"/>
      <w:r>
        <w:rPr>
          <w:rStyle w:val="CommentReference"/>
          <w:rFonts w:ascii="Georgia" w:hAnsi="Georgia"/>
          <w:i w:val="0"/>
          <w:color w:val="auto"/>
        </w:rPr>
        <w:commentReference w:id="48"/>
      </w:r>
    </w:p>
    <w:p w14:paraId="72B6127E" w14:textId="09FA84CF" w:rsidR="0055739F" w:rsidRDefault="0055739F" w:rsidP="00BA7690">
      <w:pPr>
        <w:pStyle w:val="Heading3"/>
      </w:pPr>
      <w:bookmarkStart w:id="49" w:name="_Toc132047574"/>
      <w:r w:rsidRPr="00A302A2">
        <w:t>Sketching &amp; Prototyping</w:t>
      </w:r>
      <w:bookmarkEnd w:id="49"/>
    </w:p>
    <w:p w14:paraId="79397515" w14:textId="37841D08" w:rsidR="00AE5637" w:rsidRPr="00A302A2" w:rsidRDefault="00AE5637" w:rsidP="00AE5637">
      <w:pPr>
        <w:pStyle w:val="Heading4"/>
      </w:pPr>
      <w:r>
        <w:t xml:space="preserve">What do prototypes prototype </w:t>
      </w:r>
      <w:proofErr w:type="gramStart"/>
      <w:r>
        <w:t>osv</w:t>
      </w:r>
      <w:proofErr w:type="gramEnd"/>
    </w:p>
    <w:p w14:paraId="3F5B398B" w14:textId="5BEB1E27" w:rsidR="0055739F" w:rsidRDefault="00AE5637" w:rsidP="0055739F">
      <w:pPr>
        <w:pStyle w:val="Heading4"/>
      </w:pPr>
      <w:r w:rsidRPr="00A302A2">
        <w:t>Three-point</w:t>
      </w:r>
      <w:r w:rsidR="0055739F" w:rsidRPr="00A302A2">
        <w:t xml:space="preserve"> approach</w:t>
      </w:r>
    </w:p>
    <w:p w14:paraId="4FE59157" w14:textId="418AA2A3" w:rsidR="0081590A" w:rsidRPr="00A302A2" w:rsidRDefault="0081590A" w:rsidP="0081590A">
      <w:r>
        <w:t>The prototyping process, in the early stages, implemented a three-point approach using multiple mediums, each with benefits and drawbacks to the prototyping process. The prototyping mediums used were:</w:t>
      </w:r>
    </w:p>
    <w:p w14:paraId="2EF3DFD9" w14:textId="668E9FC1" w:rsidR="00E96017" w:rsidRPr="00A302A2" w:rsidRDefault="00E96017" w:rsidP="004B0778">
      <w:pPr>
        <w:pStyle w:val="ListParagraph"/>
        <w:numPr>
          <w:ilvl w:val="0"/>
          <w:numId w:val="8"/>
        </w:numPr>
      </w:pPr>
      <w:r w:rsidRPr="00A302A2">
        <w:t>Sketching</w:t>
      </w:r>
      <w:r w:rsidR="0081590A">
        <w:t xml:space="preserve"> designs</w:t>
      </w:r>
      <w:r w:rsidRPr="00A302A2">
        <w:t xml:space="preserve"> on paper</w:t>
      </w:r>
    </w:p>
    <w:p w14:paraId="1001AB29" w14:textId="1F68F494" w:rsidR="00E96017" w:rsidRPr="00A302A2" w:rsidRDefault="00E96017" w:rsidP="004B0778">
      <w:pPr>
        <w:pStyle w:val="ListParagraph"/>
        <w:numPr>
          <w:ilvl w:val="0"/>
          <w:numId w:val="8"/>
        </w:numPr>
      </w:pPr>
      <w:r w:rsidRPr="00A302A2">
        <w:t>Visual</w:t>
      </w:r>
      <w:r w:rsidR="0081590A">
        <w:t xml:space="preserve"> &amp; semi-interactive</w:t>
      </w:r>
      <w:r w:rsidRPr="00A302A2">
        <w:t xml:space="preserve"> prototypes in Figma</w:t>
      </w:r>
    </w:p>
    <w:p w14:paraId="3FF96A40" w14:textId="10F16189" w:rsidR="00E96017" w:rsidRDefault="00E96017" w:rsidP="004B0778">
      <w:pPr>
        <w:pStyle w:val="ListParagraph"/>
        <w:numPr>
          <w:ilvl w:val="0"/>
          <w:numId w:val="8"/>
        </w:numPr>
      </w:pPr>
      <w:r w:rsidRPr="00A302A2">
        <w:t>Interactive prototypes in code</w:t>
      </w:r>
    </w:p>
    <w:p w14:paraId="57401B59" w14:textId="08C36877" w:rsidR="0081590A" w:rsidRDefault="0081590A" w:rsidP="0081590A">
      <w:r>
        <w:t xml:space="preserve">By working iteratively through the different </w:t>
      </w:r>
      <w:r w:rsidR="00DF706B">
        <w:t>processes,</w:t>
      </w:r>
      <w:r>
        <w:t xml:space="preserve"> I could quickly sketch concepts and ideas on paper, sort through them to see which best would fit the intended interaction, mock-up the designs in Figma and then implement those who were most viable into the live code prototype. In a sense this </w:t>
      </w:r>
      <w:r>
        <w:lastRenderedPageBreak/>
        <w:t xml:space="preserve">workflow enabled me to work </w:t>
      </w:r>
      <w:r w:rsidR="00DF706B">
        <w:t>as an ideator,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39790EE0" w14:textId="68AFCA8D" w:rsidR="00DF706B" w:rsidRDefault="00DF706B" w:rsidP="0081590A">
      <w:r>
        <w:t>The choice of these three mediums over other potential means of ideation and prototyping comes mainly down to their accessibility, availability, and specialised areas of function, as displayed in (Table 2).</w:t>
      </w:r>
      <w:r w:rsidR="00AD2095">
        <w:t xml:space="preserve"> As the table suggests, the limitations of one medium ar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DF706B" w14:paraId="6DDF419D" w14:textId="05468026" w:rsidTr="00DF706B">
        <w:trPr>
          <w:jc w:val="center"/>
        </w:trPr>
        <w:tc>
          <w:tcPr>
            <w:tcW w:w="1062" w:type="dxa"/>
          </w:tcPr>
          <w:p w14:paraId="4B53192D" w14:textId="7E69C296" w:rsidR="00DF706B" w:rsidRPr="0081590A" w:rsidRDefault="00DF706B" w:rsidP="00AE5637">
            <w:pPr>
              <w:jc w:val="center"/>
              <w:rPr>
                <w:i/>
                <w:iCs/>
              </w:rPr>
            </w:pPr>
            <w:r>
              <w:rPr>
                <w:i/>
                <w:iCs/>
              </w:rPr>
              <w:t>Medium</w:t>
            </w:r>
          </w:p>
        </w:tc>
        <w:tc>
          <w:tcPr>
            <w:tcW w:w="2052" w:type="dxa"/>
          </w:tcPr>
          <w:p w14:paraId="4DF9AA44" w14:textId="1DA4E9EF" w:rsidR="00DF706B" w:rsidRPr="0081590A" w:rsidRDefault="00DF706B" w:rsidP="00AE5637">
            <w:pPr>
              <w:jc w:val="center"/>
              <w:rPr>
                <w:i/>
                <w:iCs/>
              </w:rPr>
            </w:pPr>
            <w:r w:rsidRPr="0081590A">
              <w:rPr>
                <w:i/>
                <w:iCs/>
              </w:rPr>
              <w:t>Prototyping speed</w:t>
            </w:r>
          </w:p>
        </w:tc>
        <w:tc>
          <w:tcPr>
            <w:tcW w:w="1806" w:type="dxa"/>
          </w:tcPr>
          <w:p w14:paraId="7E05D827" w14:textId="1E2B55B3" w:rsidR="00DF706B" w:rsidRPr="0081590A" w:rsidRDefault="00DF706B" w:rsidP="00AE5637">
            <w:pPr>
              <w:jc w:val="center"/>
              <w:rPr>
                <w:i/>
                <w:iCs/>
              </w:rPr>
            </w:pPr>
            <w:r w:rsidRPr="0081590A">
              <w:rPr>
                <w:i/>
                <w:iCs/>
              </w:rPr>
              <w:t>Visual fidelity</w:t>
            </w:r>
          </w:p>
        </w:tc>
        <w:tc>
          <w:tcPr>
            <w:tcW w:w="1476" w:type="dxa"/>
          </w:tcPr>
          <w:p w14:paraId="41424E1F" w14:textId="653A51D4" w:rsidR="00DF706B" w:rsidRPr="0081590A" w:rsidRDefault="00DF706B" w:rsidP="00AE5637">
            <w:pPr>
              <w:jc w:val="center"/>
              <w:rPr>
                <w:i/>
                <w:iCs/>
              </w:rPr>
            </w:pPr>
            <w:r w:rsidRPr="0081590A">
              <w:rPr>
                <w:i/>
                <w:iCs/>
              </w:rPr>
              <w:t>Interactivity</w:t>
            </w:r>
          </w:p>
        </w:tc>
      </w:tr>
      <w:tr w:rsidR="00DF706B" w14:paraId="31F0E24F" w14:textId="5CD28A80" w:rsidTr="00DF706B">
        <w:trPr>
          <w:jc w:val="center"/>
        </w:trPr>
        <w:tc>
          <w:tcPr>
            <w:tcW w:w="1062" w:type="dxa"/>
          </w:tcPr>
          <w:p w14:paraId="28E50944" w14:textId="3ACFF15F" w:rsidR="00DF706B" w:rsidRDefault="00DF706B" w:rsidP="00AE5637">
            <w:pPr>
              <w:jc w:val="center"/>
            </w:pPr>
            <w:r>
              <w:t>Paper</w:t>
            </w:r>
          </w:p>
        </w:tc>
        <w:tc>
          <w:tcPr>
            <w:tcW w:w="2052" w:type="dxa"/>
          </w:tcPr>
          <w:p w14:paraId="75A13876" w14:textId="42778C07" w:rsidR="00DF706B" w:rsidRDefault="00DF706B" w:rsidP="00AE5637">
            <w:pPr>
              <w:jc w:val="center"/>
            </w:pPr>
            <w:r>
              <w:t>Fast</w:t>
            </w:r>
          </w:p>
        </w:tc>
        <w:tc>
          <w:tcPr>
            <w:tcW w:w="1806" w:type="dxa"/>
          </w:tcPr>
          <w:p w14:paraId="45000100" w14:textId="58F092AA" w:rsidR="00DF706B" w:rsidRDefault="00DF706B" w:rsidP="00AE5637">
            <w:pPr>
              <w:jc w:val="center"/>
            </w:pPr>
            <w:r>
              <w:t>Low</w:t>
            </w:r>
          </w:p>
        </w:tc>
        <w:tc>
          <w:tcPr>
            <w:tcW w:w="1476" w:type="dxa"/>
          </w:tcPr>
          <w:p w14:paraId="2C3339D6" w14:textId="6FBA4DDF" w:rsidR="00DF706B" w:rsidRDefault="00DF706B" w:rsidP="00AE5637">
            <w:pPr>
              <w:jc w:val="center"/>
            </w:pPr>
            <w:r>
              <w:t>None</w:t>
            </w:r>
          </w:p>
        </w:tc>
      </w:tr>
      <w:tr w:rsidR="00DF706B" w14:paraId="40DDDAD3" w14:textId="7E6D99A7" w:rsidTr="00DF706B">
        <w:trPr>
          <w:jc w:val="center"/>
        </w:trPr>
        <w:tc>
          <w:tcPr>
            <w:tcW w:w="1062" w:type="dxa"/>
          </w:tcPr>
          <w:p w14:paraId="0126CDEA" w14:textId="566B9E41" w:rsidR="00DF706B" w:rsidRDefault="00DF706B" w:rsidP="00AE5637">
            <w:pPr>
              <w:jc w:val="center"/>
            </w:pPr>
            <w:r>
              <w:t>Figma</w:t>
            </w:r>
          </w:p>
        </w:tc>
        <w:tc>
          <w:tcPr>
            <w:tcW w:w="2052" w:type="dxa"/>
          </w:tcPr>
          <w:p w14:paraId="48B63BFC" w14:textId="5EDCA7B8" w:rsidR="00DF706B" w:rsidRDefault="00DF706B" w:rsidP="00AE5637">
            <w:pPr>
              <w:jc w:val="center"/>
            </w:pPr>
            <w:r>
              <w:t>Average</w:t>
            </w:r>
          </w:p>
        </w:tc>
        <w:tc>
          <w:tcPr>
            <w:tcW w:w="1806" w:type="dxa"/>
          </w:tcPr>
          <w:p w14:paraId="1228124F" w14:textId="39F13EA3" w:rsidR="00DF706B" w:rsidRDefault="00DF706B" w:rsidP="00DF706B">
            <w:pPr>
              <w:jc w:val="center"/>
            </w:pPr>
            <w:r>
              <w:t>High</w:t>
            </w:r>
          </w:p>
        </w:tc>
        <w:tc>
          <w:tcPr>
            <w:tcW w:w="1476" w:type="dxa"/>
          </w:tcPr>
          <w:p w14:paraId="265324E3" w14:textId="551A9CB0" w:rsidR="00DF706B" w:rsidRDefault="00DF706B" w:rsidP="00AE5637">
            <w:pPr>
              <w:jc w:val="center"/>
            </w:pPr>
            <w:r>
              <w:t>Semi</w:t>
            </w:r>
          </w:p>
        </w:tc>
      </w:tr>
      <w:tr w:rsidR="00DF706B" w14:paraId="3F280388" w14:textId="71C7CD0D" w:rsidTr="00DF706B">
        <w:trPr>
          <w:jc w:val="center"/>
        </w:trPr>
        <w:tc>
          <w:tcPr>
            <w:tcW w:w="1062" w:type="dxa"/>
          </w:tcPr>
          <w:p w14:paraId="1A20A5B3" w14:textId="1DD319C2" w:rsidR="00DF706B" w:rsidRDefault="00DF706B" w:rsidP="00AE5637">
            <w:pPr>
              <w:jc w:val="center"/>
            </w:pPr>
            <w:r>
              <w:t>Code</w:t>
            </w:r>
          </w:p>
        </w:tc>
        <w:tc>
          <w:tcPr>
            <w:tcW w:w="2052" w:type="dxa"/>
          </w:tcPr>
          <w:p w14:paraId="71817DB8" w14:textId="3FB2EDD0" w:rsidR="00DF706B" w:rsidRDefault="00DF706B" w:rsidP="00AE5637">
            <w:pPr>
              <w:jc w:val="center"/>
            </w:pPr>
            <w:r>
              <w:t>Slow</w:t>
            </w:r>
          </w:p>
        </w:tc>
        <w:tc>
          <w:tcPr>
            <w:tcW w:w="1806" w:type="dxa"/>
          </w:tcPr>
          <w:p w14:paraId="0FC0F6CE" w14:textId="5D594E54" w:rsidR="00DF706B" w:rsidRDefault="00DF706B" w:rsidP="00AE5637">
            <w:pPr>
              <w:jc w:val="center"/>
            </w:pPr>
            <w:r>
              <w:t>Medium</w:t>
            </w:r>
          </w:p>
        </w:tc>
        <w:tc>
          <w:tcPr>
            <w:tcW w:w="1476" w:type="dxa"/>
          </w:tcPr>
          <w:p w14:paraId="78C8F328" w14:textId="43BB018E" w:rsidR="00DF706B" w:rsidRDefault="00DF706B" w:rsidP="00DF706B">
            <w:pPr>
              <w:keepNext/>
              <w:jc w:val="center"/>
            </w:pPr>
            <w:r>
              <w:t>Full</w:t>
            </w:r>
          </w:p>
        </w:tc>
      </w:tr>
    </w:tbl>
    <w:p w14:paraId="4718ED29" w14:textId="67C85AD6" w:rsidR="00AD2095" w:rsidRPr="00AD2095" w:rsidRDefault="00DF706B" w:rsidP="00AD2095">
      <w:pPr>
        <w:pStyle w:val="Caption"/>
        <w:jc w:val="center"/>
      </w:pPr>
      <w:r>
        <w:t xml:space="preserve">Table </w:t>
      </w:r>
      <w:r>
        <w:fldChar w:fldCharType="begin"/>
      </w:r>
      <w:r>
        <w:instrText xml:space="preserve"> SEQ Table \* ARABIC </w:instrText>
      </w:r>
      <w:r>
        <w:fldChar w:fldCharType="separate"/>
      </w:r>
      <w:r>
        <w:rPr>
          <w:noProof/>
        </w:rPr>
        <w:t>2</w:t>
      </w:r>
      <w:r>
        <w:fldChar w:fldCharType="end"/>
      </w:r>
      <w:r>
        <w:t>. The benefits and drawbacks of the prototyping methods</w:t>
      </w:r>
    </w:p>
    <w:p w14:paraId="27E5F139" w14:textId="4AB8AB75" w:rsidR="007E082F" w:rsidRPr="00A302A2" w:rsidRDefault="007E082F" w:rsidP="007E082F">
      <w:pPr>
        <w:pStyle w:val="Heading2"/>
        <w:rPr>
          <w:lang w:val="en-GB"/>
        </w:rPr>
      </w:pPr>
      <w:bookmarkStart w:id="50" w:name="_Toc132047575"/>
      <w:r w:rsidRPr="00A302A2">
        <w:rPr>
          <w:lang w:val="en-GB"/>
        </w:rPr>
        <w:lastRenderedPageBreak/>
        <w:t>Iterating on designs</w:t>
      </w:r>
      <w:bookmarkEnd w:id="50"/>
    </w:p>
    <w:p w14:paraId="64DE75DB" w14:textId="13954375" w:rsidR="00E96017" w:rsidRPr="00A302A2" w:rsidRDefault="00E96017" w:rsidP="00E96017">
      <w:pPr>
        <w:pStyle w:val="Heading3"/>
      </w:pPr>
      <w:bookmarkStart w:id="51" w:name="_Toc132047576"/>
      <w:r w:rsidRPr="00A302A2">
        <w:t>User testing</w:t>
      </w:r>
      <w:bookmarkEnd w:id="51"/>
    </w:p>
    <w:p w14:paraId="7027BA3C" w14:textId="3D3DBB77" w:rsidR="00E96017" w:rsidRPr="00A302A2" w:rsidRDefault="00E96017" w:rsidP="00E96017">
      <w:pPr>
        <w:pStyle w:val="Heading4"/>
      </w:pPr>
      <w:r w:rsidRPr="00A302A2">
        <w:t>Process</w:t>
      </w:r>
    </w:p>
    <w:p w14:paraId="30A78ADC" w14:textId="4BBD0B5E" w:rsidR="00E96017" w:rsidRPr="00A302A2" w:rsidRDefault="00E96017" w:rsidP="00E96017">
      <w:pPr>
        <w:pStyle w:val="Heading4"/>
      </w:pPr>
      <w:r w:rsidRPr="00A302A2">
        <w:t>Iterations</w:t>
      </w:r>
    </w:p>
    <w:p w14:paraId="2F1C6770" w14:textId="2C87D91F" w:rsidR="00E96017" w:rsidRPr="00A302A2" w:rsidRDefault="00E96017" w:rsidP="00E96017">
      <w:pPr>
        <w:pStyle w:val="Heading4"/>
      </w:pPr>
      <w:r w:rsidRPr="00A302A2">
        <w:t>Results</w:t>
      </w:r>
    </w:p>
    <w:p w14:paraId="54C785BC" w14:textId="3157397C" w:rsidR="00BA7690" w:rsidRDefault="00BA7690" w:rsidP="00D06B79">
      <w:pPr>
        <w:pStyle w:val="Heading1"/>
        <w:rPr>
          <w:lang w:val="en-GB"/>
        </w:rPr>
      </w:pPr>
      <w:bookmarkStart w:id="52" w:name="_Toc132047580"/>
      <w:r w:rsidRPr="00A302A2">
        <w:rPr>
          <w:lang w:val="en-GB"/>
        </w:rPr>
        <w:t>The Design</w:t>
      </w:r>
      <w:bookmarkEnd w:id="52"/>
    </w:p>
    <w:p w14:paraId="0540BC8E" w14:textId="77777777" w:rsidR="009B2C81" w:rsidRPr="00A302A2" w:rsidRDefault="009B2C81" w:rsidP="009B2C81">
      <w:pPr>
        <w:pStyle w:val="Heading3"/>
      </w:pPr>
      <w:bookmarkStart w:id="53" w:name="_Toc132047578"/>
      <w:r w:rsidRPr="00A302A2">
        <w:t>Visual</w:t>
      </w:r>
      <w:bookmarkEnd w:id="53"/>
    </w:p>
    <w:p w14:paraId="2FFD53F8" w14:textId="4797E78E" w:rsidR="009B2C81" w:rsidRPr="009B2C81" w:rsidRDefault="009B2C81" w:rsidP="009B2C81">
      <w:pPr>
        <w:pStyle w:val="Heading3"/>
      </w:pPr>
      <w:bookmarkStart w:id="54" w:name="_Toc132047579"/>
      <w:r w:rsidRPr="00A302A2">
        <w:t>Interactive</w:t>
      </w:r>
      <w:bookmarkEnd w:id="54"/>
    </w:p>
    <w:p w14:paraId="691DCBB6" w14:textId="77777777" w:rsidR="009B2C81" w:rsidRDefault="00DA536C" w:rsidP="009B2C81">
      <w:pPr>
        <w:pStyle w:val="Heading1"/>
        <w:rPr>
          <w:lang w:val="en-GB"/>
        </w:rPr>
      </w:pPr>
      <w:bookmarkStart w:id="55" w:name="_Toc132047581"/>
      <w:r w:rsidRPr="00A302A2">
        <w:rPr>
          <w:lang w:val="en-GB"/>
        </w:rPr>
        <w:t>Discussion</w:t>
      </w:r>
      <w:bookmarkStart w:id="56" w:name="_Toc132047582"/>
      <w:bookmarkEnd w:id="55"/>
    </w:p>
    <w:p w14:paraId="34A64D17" w14:textId="198D9F1D" w:rsidR="00B7308E" w:rsidRPr="009B2C81" w:rsidRDefault="00B7308E" w:rsidP="009B2C81">
      <w:pPr>
        <w:pStyle w:val="Heading1"/>
      </w:pPr>
      <w:r w:rsidRPr="009B2C81">
        <w:t>Conclusion</w:t>
      </w:r>
      <w:bookmarkEnd w:id="56"/>
    </w:p>
    <w:p w14:paraId="6983302E" w14:textId="6A971748" w:rsidR="00B7308E" w:rsidRPr="00A302A2" w:rsidRDefault="00B7308E" w:rsidP="00013067">
      <w:pPr>
        <w:pStyle w:val="Heading1"/>
        <w:rPr>
          <w:lang w:val="en-GB"/>
        </w:rPr>
      </w:pPr>
      <w:bookmarkStart w:id="57" w:name="_Toc132047583"/>
      <w:r w:rsidRPr="00A302A2">
        <w:rPr>
          <w:lang w:val="en-GB"/>
        </w:rPr>
        <w:t>References</w:t>
      </w:r>
      <w:bookmarkEnd w:id="57"/>
    </w:p>
    <w:p w14:paraId="44E5C6E4" w14:textId="3FC747F4" w:rsidR="006227A2" w:rsidRPr="00A302A2" w:rsidRDefault="006227A2" w:rsidP="00B7308E"/>
    <w:sectPr w:rsidR="006227A2" w:rsidRPr="00A302A2" w:rsidSect="00316902">
      <w:headerReference w:type="default" r:id="rId13"/>
      <w:footerReference w:type="default" r:id="rId14"/>
      <w:headerReference w:type="first" r:id="rId1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000D1" w14:textId="77777777" w:rsidR="000C2CD7" w:rsidRDefault="000C2CD7" w:rsidP="002E590C">
      <w:pPr>
        <w:spacing w:line="240" w:lineRule="auto"/>
      </w:pPr>
      <w:r>
        <w:separator/>
      </w:r>
    </w:p>
  </w:endnote>
  <w:endnote w:type="continuationSeparator" w:id="0">
    <w:p w14:paraId="50910292" w14:textId="77777777" w:rsidR="000C2CD7" w:rsidRDefault="000C2CD7"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93CC1" w14:textId="77777777" w:rsidR="000C2CD7" w:rsidRDefault="000C2CD7" w:rsidP="002E590C">
      <w:pPr>
        <w:spacing w:line="240" w:lineRule="auto"/>
      </w:pPr>
      <w:r>
        <w:separator/>
      </w:r>
    </w:p>
  </w:footnote>
  <w:footnote w:type="continuationSeparator" w:id="0">
    <w:p w14:paraId="6CB874FC" w14:textId="77777777" w:rsidR="000C2CD7" w:rsidRDefault="000C2CD7"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3"/>
  </w:num>
  <w:num w:numId="4" w16cid:durableId="677736963">
    <w:abstractNumId w:val="11"/>
  </w:num>
  <w:num w:numId="5" w16cid:durableId="837234277">
    <w:abstractNumId w:val="9"/>
  </w:num>
  <w:num w:numId="6" w16cid:durableId="619261500">
    <w:abstractNumId w:val="17"/>
  </w:num>
  <w:num w:numId="7" w16cid:durableId="1981379397">
    <w:abstractNumId w:val="19"/>
  </w:num>
  <w:num w:numId="8" w16cid:durableId="1901859987">
    <w:abstractNumId w:val="18"/>
  </w:num>
  <w:num w:numId="9" w16cid:durableId="956528889">
    <w:abstractNumId w:val="15"/>
  </w:num>
  <w:num w:numId="10" w16cid:durableId="1181815147">
    <w:abstractNumId w:val="16"/>
  </w:num>
  <w:num w:numId="11" w16cid:durableId="1466780346">
    <w:abstractNumId w:val="10"/>
  </w:num>
  <w:num w:numId="12" w16cid:durableId="125705566">
    <w:abstractNumId w:val="14"/>
  </w:num>
  <w:num w:numId="13" w16cid:durableId="1439719779">
    <w:abstractNumId w:val="22"/>
  </w:num>
  <w:num w:numId="14" w16cid:durableId="1832016796">
    <w:abstractNumId w:val="23"/>
    <w:lvlOverride w:ilvl="0">
      <w:lvl w:ilvl="0">
        <w:numFmt w:val="decimal"/>
        <w:lvlText w:val="%1."/>
        <w:lvlJc w:val="left"/>
      </w:lvl>
    </w:lvlOverride>
  </w:num>
  <w:num w:numId="15" w16cid:durableId="2103453584">
    <w:abstractNumId w:val="6"/>
  </w:num>
  <w:num w:numId="16" w16cid:durableId="104888086">
    <w:abstractNumId w:val="2"/>
  </w:num>
  <w:num w:numId="17" w16cid:durableId="1490907675">
    <w:abstractNumId w:val="24"/>
    <w:lvlOverride w:ilvl="0">
      <w:lvl w:ilvl="0">
        <w:numFmt w:val="decimal"/>
        <w:lvlText w:val="%1."/>
        <w:lvlJc w:val="left"/>
      </w:lvl>
    </w:lvlOverride>
  </w:num>
  <w:num w:numId="18" w16cid:durableId="1027870196">
    <w:abstractNumId w:val="8"/>
  </w:num>
  <w:num w:numId="19" w16cid:durableId="1876387604">
    <w:abstractNumId w:val="20"/>
    <w:lvlOverride w:ilvl="0">
      <w:lvl w:ilvl="0">
        <w:numFmt w:val="decimal"/>
        <w:lvlText w:val="%1."/>
        <w:lvlJc w:val="left"/>
      </w:lvl>
    </w:lvlOverride>
  </w:num>
  <w:num w:numId="20" w16cid:durableId="2127430371">
    <w:abstractNumId w:val="21"/>
  </w:num>
  <w:num w:numId="21" w16cid:durableId="1744449635">
    <w:abstractNumId w:val="7"/>
    <w:lvlOverride w:ilvl="0">
      <w:lvl w:ilvl="0">
        <w:numFmt w:val="decimal"/>
        <w:lvlText w:val="%1."/>
        <w:lvlJc w:val="left"/>
      </w:lvl>
    </w:lvlOverride>
  </w:num>
  <w:num w:numId="22" w16cid:durableId="1686519013">
    <w:abstractNumId w:val="4"/>
  </w:num>
  <w:num w:numId="23" w16cid:durableId="1463158822">
    <w:abstractNumId w:val="13"/>
    <w:lvlOverride w:ilvl="0">
      <w:lvl w:ilvl="0">
        <w:numFmt w:val="decimal"/>
        <w:lvlText w:val="%1."/>
        <w:lvlJc w:val="left"/>
      </w:lvl>
    </w:lvlOverride>
  </w:num>
  <w:num w:numId="24" w16cid:durableId="649943136">
    <w:abstractNumId w:val="25"/>
  </w:num>
  <w:num w:numId="25" w16cid:durableId="1927107670">
    <w:abstractNumId w:val="12"/>
    <w:lvlOverride w:ilvl="0">
      <w:lvl w:ilvl="0">
        <w:numFmt w:val="decimal"/>
        <w:lvlText w:val="%1."/>
        <w:lvlJc w:val="left"/>
      </w:lvl>
    </w:lvlOverride>
  </w:num>
  <w:num w:numId="26" w16cid:durableId="124533469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sv-SE" w:vendorID="64" w:dllVersion="0" w:nlCheck="1" w:checkStyle="0"/>
  <w:activeWritingStyle w:appName="MSWord" w:lang="en-GB"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C2CD7"/>
    <w:rsid w:val="000D5882"/>
    <w:rsid w:val="000E2ADC"/>
    <w:rsid w:val="000F0C9F"/>
    <w:rsid w:val="00102768"/>
    <w:rsid w:val="001032FE"/>
    <w:rsid w:val="001070FF"/>
    <w:rsid w:val="00125BC4"/>
    <w:rsid w:val="0013239C"/>
    <w:rsid w:val="00140919"/>
    <w:rsid w:val="00147F4E"/>
    <w:rsid w:val="00163653"/>
    <w:rsid w:val="001747DD"/>
    <w:rsid w:val="001946EB"/>
    <w:rsid w:val="00195EDB"/>
    <w:rsid w:val="001A7314"/>
    <w:rsid w:val="001C7A25"/>
    <w:rsid w:val="001F4428"/>
    <w:rsid w:val="0020201E"/>
    <w:rsid w:val="00211FFC"/>
    <w:rsid w:val="00227B5F"/>
    <w:rsid w:val="002361BD"/>
    <w:rsid w:val="00246162"/>
    <w:rsid w:val="00247D6F"/>
    <w:rsid w:val="002636AD"/>
    <w:rsid w:val="00277711"/>
    <w:rsid w:val="00286D91"/>
    <w:rsid w:val="00290083"/>
    <w:rsid w:val="00291E9B"/>
    <w:rsid w:val="00293EA3"/>
    <w:rsid w:val="002A3219"/>
    <w:rsid w:val="002A5D8D"/>
    <w:rsid w:val="002C7F91"/>
    <w:rsid w:val="002D509E"/>
    <w:rsid w:val="002D668F"/>
    <w:rsid w:val="002E590C"/>
    <w:rsid w:val="002F1737"/>
    <w:rsid w:val="002F3AA4"/>
    <w:rsid w:val="00305D89"/>
    <w:rsid w:val="00316902"/>
    <w:rsid w:val="00355BF6"/>
    <w:rsid w:val="003707DF"/>
    <w:rsid w:val="0037130F"/>
    <w:rsid w:val="003A2640"/>
    <w:rsid w:val="003A2E54"/>
    <w:rsid w:val="003A79BB"/>
    <w:rsid w:val="003B7CD8"/>
    <w:rsid w:val="003D709C"/>
    <w:rsid w:val="003D7927"/>
    <w:rsid w:val="003F3169"/>
    <w:rsid w:val="003F628D"/>
    <w:rsid w:val="003F7CBE"/>
    <w:rsid w:val="0041218D"/>
    <w:rsid w:val="0042431F"/>
    <w:rsid w:val="00430D86"/>
    <w:rsid w:val="00433B49"/>
    <w:rsid w:val="00441E0B"/>
    <w:rsid w:val="00442838"/>
    <w:rsid w:val="00442D12"/>
    <w:rsid w:val="00442E10"/>
    <w:rsid w:val="00443456"/>
    <w:rsid w:val="00471C3E"/>
    <w:rsid w:val="00471D1E"/>
    <w:rsid w:val="0047312A"/>
    <w:rsid w:val="004A5B65"/>
    <w:rsid w:val="004B0778"/>
    <w:rsid w:val="004C4C75"/>
    <w:rsid w:val="004E352B"/>
    <w:rsid w:val="004F29D1"/>
    <w:rsid w:val="004F4EBB"/>
    <w:rsid w:val="004F7C84"/>
    <w:rsid w:val="005052D2"/>
    <w:rsid w:val="00510B83"/>
    <w:rsid w:val="00522D4B"/>
    <w:rsid w:val="00533C79"/>
    <w:rsid w:val="00537F73"/>
    <w:rsid w:val="00556F63"/>
    <w:rsid w:val="0055739F"/>
    <w:rsid w:val="00563949"/>
    <w:rsid w:val="0058222F"/>
    <w:rsid w:val="005A0328"/>
    <w:rsid w:val="005C295B"/>
    <w:rsid w:val="00604993"/>
    <w:rsid w:val="00606827"/>
    <w:rsid w:val="006227A2"/>
    <w:rsid w:val="00635C64"/>
    <w:rsid w:val="00640D57"/>
    <w:rsid w:val="006528D9"/>
    <w:rsid w:val="00657C1E"/>
    <w:rsid w:val="00677DEE"/>
    <w:rsid w:val="00681009"/>
    <w:rsid w:val="0068123D"/>
    <w:rsid w:val="0068693A"/>
    <w:rsid w:val="006B6A02"/>
    <w:rsid w:val="006C59EB"/>
    <w:rsid w:val="006D033D"/>
    <w:rsid w:val="006D2AED"/>
    <w:rsid w:val="006D3233"/>
    <w:rsid w:val="006D537E"/>
    <w:rsid w:val="006E17D9"/>
    <w:rsid w:val="006F1D1E"/>
    <w:rsid w:val="00707284"/>
    <w:rsid w:val="00727145"/>
    <w:rsid w:val="00727A46"/>
    <w:rsid w:val="00735011"/>
    <w:rsid w:val="00736F3E"/>
    <w:rsid w:val="00780F8C"/>
    <w:rsid w:val="00790702"/>
    <w:rsid w:val="007955BE"/>
    <w:rsid w:val="007A1BBB"/>
    <w:rsid w:val="007B3D0B"/>
    <w:rsid w:val="007D5D69"/>
    <w:rsid w:val="007E082F"/>
    <w:rsid w:val="007F0B34"/>
    <w:rsid w:val="007F131B"/>
    <w:rsid w:val="007F5159"/>
    <w:rsid w:val="007F74CC"/>
    <w:rsid w:val="0080203C"/>
    <w:rsid w:val="008108E0"/>
    <w:rsid w:val="0081590A"/>
    <w:rsid w:val="00815A65"/>
    <w:rsid w:val="00840CBE"/>
    <w:rsid w:val="0084400D"/>
    <w:rsid w:val="0085737B"/>
    <w:rsid w:val="00891149"/>
    <w:rsid w:val="00895039"/>
    <w:rsid w:val="00903CCB"/>
    <w:rsid w:val="00913D4E"/>
    <w:rsid w:val="00921AB5"/>
    <w:rsid w:val="009458A4"/>
    <w:rsid w:val="00952122"/>
    <w:rsid w:val="0096763A"/>
    <w:rsid w:val="009802A9"/>
    <w:rsid w:val="00997717"/>
    <w:rsid w:val="009A3383"/>
    <w:rsid w:val="009A3C6F"/>
    <w:rsid w:val="009B2C81"/>
    <w:rsid w:val="009B702E"/>
    <w:rsid w:val="009C746A"/>
    <w:rsid w:val="00A06E68"/>
    <w:rsid w:val="00A14A74"/>
    <w:rsid w:val="00A15819"/>
    <w:rsid w:val="00A20EF5"/>
    <w:rsid w:val="00A302A2"/>
    <w:rsid w:val="00A410AA"/>
    <w:rsid w:val="00A51F90"/>
    <w:rsid w:val="00A635C8"/>
    <w:rsid w:val="00A9115A"/>
    <w:rsid w:val="00AA1D40"/>
    <w:rsid w:val="00AA609C"/>
    <w:rsid w:val="00AB0283"/>
    <w:rsid w:val="00AB0DD5"/>
    <w:rsid w:val="00AD2095"/>
    <w:rsid w:val="00AD7BFC"/>
    <w:rsid w:val="00AE5637"/>
    <w:rsid w:val="00B42FDE"/>
    <w:rsid w:val="00B56192"/>
    <w:rsid w:val="00B62546"/>
    <w:rsid w:val="00B71EFC"/>
    <w:rsid w:val="00B7308E"/>
    <w:rsid w:val="00B76541"/>
    <w:rsid w:val="00B941F2"/>
    <w:rsid w:val="00B96448"/>
    <w:rsid w:val="00BA28CE"/>
    <w:rsid w:val="00BA3E9F"/>
    <w:rsid w:val="00BA7690"/>
    <w:rsid w:val="00BB45A4"/>
    <w:rsid w:val="00BB6E71"/>
    <w:rsid w:val="00BD2ADE"/>
    <w:rsid w:val="00BF3E61"/>
    <w:rsid w:val="00C02D8D"/>
    <w:rsid w:val="00C02EB9"/>
    <w:rsid w:val="00C34C74"/>
    <w:rsid w:val="00C43694"/>
    <w:rsid w:val="00C5397D"/>
    <w:rsid w:val="00C62E21"/>
    <w:rsid w:val="00C67F93"/>
    <w:rsid w:val="00C916FB"/>
    <w:rsid w:val="00C9195A"/>
    <w:rsid w:val="00C92570"/>
    <w:rsid w:val="00CA0686"/>
    <w:rsid w:val="00CA4E54"/>
    <w:rsid w:val="00CB03B7"/>
    <w:rsid w:val="00CC1B13"/>
    <w:rsid w:val="00CE0B37"/>
    <w:rsid w:val="00CE3772"/>
    <w:rsid w:val="00CE7A3D"/>
    <w:rsid w:val="00D0551D"/>
    <w:rsid w:val="00D06B79"/>
    <w:rsid w:val="00D1427A"/>
    <w:rsid w:val="00D72AB8"/>
    <w:rsid w:val="00D73DF3"/>
    <w:rsid w:val="00D77495"/>
    <w:rsid w:val="00D77FA2"/>
    <w:rsid w:val="00D8408E"/>
    <w:rsid w:val="00D8734F"/>
    <w:rsid w:val="00D96F3C"/>
    <w:rsid w:val="00DA536C"/>
    <w:rsid w:val="00DB6B45"/>
    <w:rsid w:val="00DC062B"/>
    <w:rsid w:val="00DC1BA3"/>
    <w:rsid w:val="00DC33FD"/>
    <w:rsid w:val="00DE3C7C"/>
    <w:rsid w:val="00DF0F3A"/>
    <w:rsid w:val="00DF3468"/>
    <w:rsid w:val="00DF706B"/>
    <w:rsid w:val="00E567E8"/>
    <w:rsid w:val="00E72B8A"/>
    <w:rsid w:val="00E81257"/>
    <w:rsid w:val="00E837B2"/>
    <w:rsid w:val="00E8756E"/>
    <w:rsid w:val="00E96017"/>
    <w:rsid w:val="00EA10AD"/>
    <w:rsid w:val="00EC2D2D"/>
    <w:rsid w:val="00ED50D1"/>
    <w:rsid w:val="00ED6006"/>
    <w:rsid w:val="00F31717"/>
    <w:rsid w:val="00F42300"/>
    <w:rsid w:val="00F472A4"/>
    <w:rsid w:val="00F533DA"/>
    <w:rsid w:val="00F546CE"/>
    <w:rsid w:val="00F77B15"/>
    <w:rsid w:val="00FA5FEF"/>
    <w:rsid w:val="00FA6FA6"/>
    <w:rsid w:val="00FB6CA8"/>
    <w:rsid w:val="00FD0AA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4</Pages>
  <Words>15023</Words>
  <Characters>77522</Characters>
  <Application>Microsoft Office Word</Application>
  <DocSecurity>0</DocSecurity>
  <Lines>5963</Lines>
  <Paragraphs>319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8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9</cp:revision>
  <cp:lastPrinted>2013-04-26T13:20:00Z</cp:lastPrinted>
  <dcterms:created xsi:type="dcterms:W3CDTF">2023-04-10T12:05:00Z</dcterms:created>
  <dcterms:modified xsi:type="dcterms:W3CDTF">2023-04-11T15:24: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YJtzCp5C"/&gt;&lt;style id="http://www.zotero.org/styles/apa" locale="en-GB"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